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F6D66" w14:textId="77777777" w:rsidR="00173098" w:rsidRPr="0085735B" w:rsidRDefault="00173098" w:rsidP="00173098">
      <w:pPr>
        <w:pStyle w:val="ListParagraph"/>
        <w:numPr>
          <w:ilvl w:val="0"/>
          <w:numId w:val="17"/>
        </w:numPr>
        <w:rPr>
          <w:rFonts w:ascii="Arial" w:hAnsi="Arial" w:cs="Arial"/>
          <w:b/>
          <w:sz w:val="28"/>
          <w:szCs w:val="28"/>
        </w:rPr>
      </w:pPr>
      <w:r w:rsidRPr="0085735B">
        <w:rPr>
          <w:rFonts w:ascii="Arial" w:hAnsi="Arial" w:cs="Arial"/>
          <w:b/>
          <w:sz w:val="28"/>
          <w:szCs w:val="28"/>
        </w:rPr>
        <w:t xml:space="preserve">Introduction </w:t>
      </w:r>
    </w:p>
    <w:p w14:paraId="0BA4B29B" w14:textId="77777777" w:rsidR="00173098" w:rsidRDefault="00173098" w:rsidP="00173098">
      <w:pPr>
        <w:rPr>
          <w:rFonts w:ascii="Arial" w:hAnsi="Arial" w:cs="Arial"/>
          <w:b/>
          <w:sz w:val="28"/>
          <w:szCs w:val="28"/>
        </w:rPr>
      </w:pPr>
    </w:p>
    <w:p w14:paraId="4864A1E6" w14:textId="77777777" w:rsidR="00173098" w:rsidRDefault="00173098" w:rsidP="00173098">
      <w:pPr>
        <w:spacing w:line="360" w:lineRule="auto"/>
        <w:rPr>
          <w:rFonts w:ascii="Arial" w:hAnsi="Arial" w:cs="Arial"/>
          <w:sz w:val="22"/>
          <w:szCs w:val="22"/>
        </w:rPr>
      </w:pPr>
    </w:p>
    <w:p w14:paraId="57A3DA3B" w14:textId="77777777" w:rsidR="00173098" w:rsidRDefault="00173098" w:rsidP="00173098">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43F7F5EE" w14:textId="77777777" w:rsidR="00173098" w:rsidRDefault="00173098" w:rsidP="00173098">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 xml:space="preserve">(Prishchepov </w:t>
      </w:r>
      <w:r w:rsidRPr="006E2791">
        <w:rPr>
          <w:rFonts w:ascii="Arial" w:hAnsi="Arial" w:cs="Arial"/>
          <w:i/>
          <w:iCs/>
          <w:sz w:val="22"/>
        </w:rPr>
        <w:t>et al.</w:t>
      </w:r>
      <w:r w:rsidRPr="006E2791">
        <w:rPr>
          <w:rFonts w:ascii="Arial" w:hAnsi="Arial" w:cs="Arial"/>
          <w:sz w:val="22"/>
        </w:rPr>
        <w:t xml:space="preserve">, 2012; 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1AA285E7" w14:textId="77777777" w:rsidR="00173098" w:rsidRDefault="00173098" w:rsidP="00173098">
      <w:pPr>
        <w:spacing w:line="360" w:lineRule="auto"/>
        <w:rPr>
          <w:rFonts w:ascii="Arial" w:hAnsi="Arial" w:cs="Arial"/>
          <w:sz w:val="22"/>
          <w:szCs w:val="22"/>
        </w:rPr>
      </w:pPr>
    </w:p>
    <w:p w14:paraId="67F7AB9C" w14:textId="77777777" w:rsidR="00173098" w:rsidRDefault="00173098" w:rsidP="00173098">
      <w:pPr>
        <w:pStyle w:val="ListParagraph"/>
        <w:numPr>
          <w:ilvl w:val="1"/>
          <w:numId w:val="16"/>
        </w:numPr>
        <w:spacing w:line="360" w:lineRule="auto"/>
        <w:rPr>
          <w:rFonts w:ascii="Arial" w:hAnsi="Arial" w:cs="Arial"/>
          <w:b/>
          <w:sz w:val="24"/>
          <w:szCs w:val="24"/>
        </w:rPr>
      </w:pPr>
      <w:commentRangeStart w:id="0"/>
      <w:r w:rsidRPr="00AE1F51">
        <w:rPr>
          <w:rFonts w:ascii="Arial" w:hAnsi="Arial" w:cs="Arial"/>
          <w:b/>
          <w:sz w:val="24"/>
          <w:szCs w:val="24"/>
        </w:rPr>
        <w:t>Research questions and hypotheses</w:t>
      </w:r>
      <w:commentRangeEnd w:id="0"/>
      <w:r>
        <w:rPr>
          <w:rStyle w:val="CommentReference"/>
        </w:rPr>
        <w:commentReference w:id="0"/>
      </w:r>
    </w:p>
    <w:p w14:paraId="237F5E75" w14:textId="77777777" w:rsidR="00173098" w:rsidRDefault="00173098" w:rsidP="00173098">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68577FB9" w14:textId="77777777" w:rsidR="00173098" w:rsidRPr="0085735B" w:rsidRDefault="00173098" w:rsidP="00173098">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Directly following SUC, intensive agriculture will decrease, and abandoned land will increase across Latvia. Extensive cover change will be weakly positive.  After EUA, intensive agriculture will increase, and abandoned land will </w:t>
      </w:r>
      <w:r w:rsidRPr="0085735B">
        <w:rPr>
          <w:rFonts w:ascii="Arial" w:hAnsi="Arial" w:cs="Arial"/>
          <w:sz w:val="22"/>
          <w:szCs w:val="22"/>
        </w:rPr>
        <w:t>decrease</w:t>
      </w:r>
      <w:r>
        <w:rPr>
          <w:rFonts w:ascii="Arial" w:hAnsi="Arial" w:cs="Arial"/>
          <w:sz w:val="22"/>
          <w:szCs w:val="22"/>
        </w:rPr>
        <w:t xml:space="preserve"> across Latvia</w:t>
      </w:r>
      <w:r w:rsidRPr="0085735B">
        <w:rPr>
          <w:rFonts w:ascii="Arial" w:hAnsi="Arial" w:cs="Arial"/>
          <w:sz w:val="22"/>
          <w:szCs w:val="22"/>
        </w:rPr>
        <w:t xml:space="preserve">. </w:t>
      </w:r>
      <w:r>
        <w:rPr>
          <w:rFonts w:ascii="Arial" w:hAnsi="Arial" w:cs="Arial"/>
          <w:sz w:val="22"/>
          <w:szCs w:val="22"/>
        </w:rPr>
        <w:t>Extensive cover change will be weakly negative.</w:t>
      </w:r>
    </w:p>
    <w:p w14:paraId="7FCBD882" w14:textId="77777777" w:rsidR="00173098" w:rsidRDefault="00173098" w:rsidP="00173098">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4A3E008B" w14:textId="77777777" w:rsidR="00173098" w:rsidRDefault="00173098" w:rsidP="00173098">
      <w:pPr>
        <w:spacing w:line="360" w:lineRule="auto"/>
        <w:rPr>
          <w:rFonts w:ascii="Arial" w:hAnsi="Arial" w:cs="Arial"/>
          <w:sz w:val="22"/>
          <w:szCs w:val="22"/>
        </w:rPr>
      </w:pPr>
    </w:p>
    <w:p w14:paraId="47A79E27" w14:textId="77777777" w:rsidR="00173098" w:rsidRDefault="00173098" w:rsidP="00173098">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046B06DA" w14:textId="77777777" w:rsidR="00173098" w:rsidRPr="0085735B" w:rsidRDefault="00173098" w:rsidP="00173098">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and extensive land, with the transition to abandoned land being stronger. After EUA, extensive and abandoned land will transition to intensive land. </w:t>
      </w:r>
    </w:p>
    <w:p w14:paraId="18F29404" w14:textId="77777777" w:rsidR="00173098" w:rsidRDefault="00173098" w:rsidP="00173098">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2D25277C" w14:textId="77777777" w:rsidR="00173098" w:rsidRDefault="00173098" w:rsidP="00173098">
      <w:pPr>
        <w:spacing w:line="360" w:lineRule="auto"/>
        <w:rPr>
          <w:rFonts w:ascii="Arial" w:hAnsi="Arial" w:cs="Arial"/>
          <w:sz w:val="22"/>
          <w:szCs w:val="22"/>
        </w:rPr>
      </w:pPr>
    </w:p>
    <w:p w14:paraId="05688536" w14:textId="77777777" w:rsidR="00173098" w:rsidRDefault="00173098" w:rsidP="00173098">
      <w:pPr>
        <w:spacing w:line="360" w:lineRule="auto"/>
        <w:rPr>
          <w:rFonts w:ascii="Arial" w:hAnsi="Arial" w:cs="Arial"/>
          <w:b/>
          <w:sz w:val="22"/>
          <w:szCs w:val="22"/>
        </w:rPr>
      </w:pPr>
      <w:r>
        <w:rPr>
          <w:rFonts w:ascii="Arial" w:hAnsi="Arial" w:cs="Arial"/>
          <w:b/>
          <w:sz w:val="22"/>
          <w:szCs w:val="22"/>
        </w:rPr>
        <w:t>RQ3: Is there a time lag between SPE events and the visibility of LUC and transitions?</w:t>
      </w:r>
    </w:p>
    <w:p w14:paraId="15CB0ED5" w14:textId="77777777" w:rsidR="00173098" w:rsidRDefault="00173098" w:rsidP="00173098">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Following SUC, there will be a lag in extensive land cover increase, but not in intensive cover decrease or abandoned land increase. A lag will be present in the transition from intensive to extensive land, but not in the transition to abandoned land. After EUA, a lag will be present for </w:t>
      </w:r>
      <w:r>
        <w:rPr>
          <w:rFonts w:ascii="Arial" w:hAnsi="Arial" w:cs="Arial"/>
          <w:sz w:val="22"/>
          <w:szCs w:val="22"/>
        </w:rPr>
        <w:lastRenderedPageBreak/>
        <w:t>the decrease of extensive agriculture. There will not be a lag for abandoned land cover decrease, and intensive land increase. A lag will not be apparent for the transition from abandoned land to intensive land, but a lag will be observed for the transition from extensive to intensive land.</w:t>
      </w:r>
    </w:p>
    <w:p w14:paraId="2A04CD48" w14:textId="77777777" w:rsidR="00173098" w:rsidRPr="006E2791" w:rsidRDefault="00173098" w:rsidP="00173098">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p>
    <w:p w14:paraId="15441D13" w14:textId="77777777" w:rsidR="00173098" w:rsidRDefault="00173098" w:rsidP="00173098">
      <w:pPr>
        <w:spacing w:line="360" w:lineRule="auto"/>
        <w:rPr>
          <w:rFonts w:ascii="Arial" w:hAnsi="Arial" w:cs="Arial"/>
          <w:b/>
          <w:sz w:val="22"/>
          <w:szCs w:val="22"/>
        </w:rPr>
      </w:pPr>
    </w:p>
    <w:p w14:paraId="711C142D" w14:textId="77777777" w:rsidR="00173098" w:rsidRPr="006E2791" w:rsidRDefault="00173098" w:rsidP="00173098">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5D3EFDFA" w14:textId="77777777" w:rsidR="00173098" w:rsidRDefault="00173098" w:rsidP="00173098">
      <w:pPr>
        <w:spacing w:line="360" w:lineRule="auto"/>
        <w:rPr>
          <w:rFonts w:ascii="Arial" w:hAnsi="Arial" w:cs="Arial"/>
          <w:b/>
          <w:sz w:val="22"/>
          <w:szCs w:val="22"/>
        </w:rPr>
      </w:pPr>
      <w:r>
        <w:rPr>
          <w:rFonts w:ascii="Arial" w:hAnsi="Arial" w:cs="Arial"/>
          <w:b/>
          <w:sz w:val="22"/>
          <w:szCs w:val="22"/>
        </w:rPr>
        <w:t>1.3.1 SUC</w:t>
      </w:r>
    </w:p>
    <w:p w14:paraId="54A254EF" w14:textId="77777777" w:rsidR="00173098" w:rsidRDefault="00173098" w:rsidP="00173098">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sidRPr="006E2791">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Vanwambek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Prishchepov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5D316DC8" w14:textId="77777777" w:rsidR="00173098" w:rsidRPr="007F531D" w:rsidRDefault="00173098" w:rsidP="00173098">
      <w:bookmarkStart w:id="1" w:name="_GoBack"/>
      <w:bookmarkEnd w:id="1"/>
    </w:p>
    <w:p w14:paraId="4C4D7ADB" w14:textId="77777777" w:rsidR="00173098" w:rsidRDefault="00173098" w:rsidP="00173098">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536EFE4C"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 xml:space="preserve">(Nikodemus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641E822C" w14:textId="77777777" w:rsidR="00173098" w:rsidRPr="003333AE" w:rsidRDefault="00173098" w:rsidP="00173098">
      <w:pPr>
        <w:spacing w:line="360" w:lineRule="auto"/>
        <w:rPr>
          <w:rFonts w:ascii="Arial" w:hAnsi="Arial" w:cs="Arial"/>
          <w:sz w:val="22"/>
          <w:szCs w:val="22"/>
        </w:rPr>
      </w:pPr>
    </w:p>
    <w:p w14:paraId="252F5167" w14:textId="77777777" w:rsidR="00173098" w:rsidRDefault="00173098" w:rsidP="00173098">
      <w:pPr>
        <w:spacing w:line="360" w:lineRule="auto"/>
        <w:rPr>
          <w:rFonts w:ascii="Arial" w:hAnsi="Arial" w:cs="Arial"/>
          <w:b/>
          <w:sz w:val="22"/>
          <w:szCs w:val="22"/>
        </w:rPr>
      </w:pPr>
    </w:p>
    <w:p w14:paraId="2352A2ED" w14:textId="77777777" w:rsidR="00173098" w:rsidRPr="006E2791" w:rsidRDefault="00173098" w:rsidP="00173098">
      <w:pPr>
        <w:spacing w:line="360" w:lineRule="auto"/>
        <w:rPr>
          <w:rFonts w:ascii="Arial" w:hAnsi="Arial" w:cs="Arial"/>
          <w:b/>
          <w:sz w:val="22"/>
          <w:szCs w:val="22"/>
        </w:rPr>
      </w:pPr>
      <w:r>
        <w:rPr>
          <w:rFonts w:ascii="Arial" w:hAnsi="Arial" w:cs="Arial"/>
          <w:b/>
          <w:sz w:val="22"/>
          <w:szCs w:val="22"/>
        </w:rPr>
        <w:t>1.3.3 Implications of results</w:t>
      </w:r>
    </w:p>
    <w:p w14:paraId="34413504" w14:textId="77777777" w:rsidR="00173098" w:rsidRPr="006E2791" w:rsidRDefault="00173098" w:rsidP="00173098">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449BA8E7" w14:textId="77777777" w:rsidR="00173098" w:rsidRDefault="00173098" w:rsidP="00173098">
      <w:pPr>
        <w:rPr>
          <w:rFonts w:ascii="Arial" w:hAnsi="Arial" w:cs="Arial"/>
          <w:b/>
          <w:sz w:val="24"/>
          <w:szCs w:val="24"/>
        </w:rPr>
      </w:pPr>
    </w:p>
    <w:p w14:paraId="22AB8694" w14:textId="77777777" w:rsidR="00173098" w:rsidRPr="0085735B" w:rsidRDefault="00173098" w:rsidP="00173098">
      <w:pPr>
        <w:rPr>
          <w:rFonts w:ascii="Arial" w:hAnsi="Arial" w:cs="Arial"/>
          <w:sz w:val="24"/>
          <w:szCs w:val="24"/>
        </w:rPr>
      </w:pPr>
    </w:p>
    <w:p w14:paraId="29569B62" w14:textId="77777777" w:rsidR="00173098" w:rsidRPr="00AE1F51" w:rsidRDefault="00173098" w:rsidP="00173098">
      <w:pPr>
        <w:rPr>
          <w:rFonts w:ascii="Arial" w:hAnsi="Arial" w:cs="Arial"/>
          <w:b/>
          <w:sz w:val="24"/>
          <w:szCs w:val="24"/>
        </w:rPr>
      </w:pPr>
    </w:p>
    <w:p w14:paraId="7A93BA3E" w14:textId="77777777" w:rsidR="00173098" w:rsidRDefault="00173098" w:rsidP="00173098">
      <w:pPr>
        <w:rPr>
          <w:rFonts w:ascii="Arial" w:hAnsi="Arial" w:cs="Arial"/>
          <w:b/>
          <w:sz w:val="22"/>
          <w:szCs w:val="22"/>
        </w:rPr>
      </w:pPr>
    </w:p>
    <w:p w14:paraId="105CCCD8" w14:textId="77777777" w:rsidR="00173098" w:rsidRDefault="00173098" w:rsidP="00173098">
      <w:pPr>
        <w:rPr>
          <w:rFonts w:ascii="Arial" w:hAnsi="Arial" w:cs="Arial"/>
          <w:b/>
          <w:sz w:val="22"/>
          <w:szCs w:val="22"/>
        </w:rPr>
      </w:pPr>
    </w:p>
    <w:p w14:paraId="532B38BC" w14:textId="77777777" w:rsidR="00173098" w:rsidRDefault="00173098" w:rsidP="00173098">
      <w:pPr>
        <w:rPr>
          <w:rFonts w:ascii="Arial" w:hAnsi="Arial" w:cs="Arial"/>
          <w:b/>
          <w:sz w:val="22"/>
          <w:szCs w:val="22"/>
        </w:rPr>
      </w:pPr>
    </w:p>
    <w:p w14:paraId="3C2C5BF7" w14:textId="77777777" w:rsidR="00173098" w:rsidRDefault="00173098" w:rsidP="00173098">
      <w:pPr>
        <w:rPr>
          <w:rFonts w:ascii="Arial" w:hAnsi="Arial" w:cs="Arial"/>
          <w:b/>
          <w:sz w:val="22"/>
          <w:szCs w:val="22"/>
        </w:rPr>
      </w:pPr>
    </w:p>
    <w:p w14:paraId="0CD0DA24" w14:textId="77777777" w:rsidR="00173098" w:rsidRDefault="00173098" w:rsidP="00173098">
      <w:pPr>
        <w:rPr>
          <w:rFonts w:ascii="Arial" w:hAnsi="Arial" w:cs="Arial"/>
          <w:b/>
          <w:sz w:val="22"/>
          <w:szCs w:val="22"/>
        </w:rPr>
      </w:pPr>
    </w:p>
    <w:p w14:paraId="434D4E86" w14:textId="77777777" w:rsidR="00173098" w:rsidRDefault="00173098" w:rsidP="00173098">
      <w:pPr>
        <w:rPr>
          <w:rFonts w:ascii="Arial" w:hAnsi="Arial" w:cs="Arial"/>
          <w:b/>
          <w:sz w:val="22"/>
          <w:szCs w:val="22"/>
        </w:rPr>
      </w:pPr>
    </w:p>
    <w:p w14:paraId="07CA5468" w14:textId="77777777" w:rsidR="00173098" w:rsidRDefault="00173098" w:rsidP="00173098">
      <w:pPr>
        <w:rPr>
          <w:rFonts w:ascii="Arial" w:hAnsi="Arial" w:cs="Arial"/>
          <w:b/>
          <w:sz w:val="22"/>
          <w:szCs w:val="22"/>
        </w:rPr>
      </w:pPr>
    </w:p>
    <w:p w14:paraId="7814D891" w14:textId="77777777" w:rsidR="00173098" w:rsidRDefault="00173098" w:rsidP="00173098">
      <w:pPr>
        <w:rPr>
          <w:rFonts w:ascii="Arial" w:hAnsi="Arial" w:cs="Arial"/>
          <w:b/>
          <w:sz w:val="22"/>
          <w:szCs w:val="22"/>
        </w:rPr>
      </w:pPr>
    </w:p>
    <w:p w14:paraId="52C53B1F" w14:textId="77777777" w:rsidR="00173098" w:rsidRDefault="00173098" w:rsidP="00173098">
      <w:pPr>
        <w:rPr>
          <w:rFonts w:ascii="Arial" w:hAnsi="Arial" w:cs="Arial"/>
          <w:b/>
          <w:sz w:val="22"/>
          <w:szCs w:val="22"/>
        </w:rPr>
      </w:pPr>
    </w:p>
    <w:p w14:paraId="7379E542" w14:textId="77777777" w:rsidR="00173098" w:rsidRDefault="00173098" w:rsidP="00173098">
      <w:pPr>
        <w:rPr>
          <w:rFonts w:ascii="Arial" w:hAnsi="Arial" w:cs="Arial"/>
          <w:b/>
          <w:sz w:val="22"/>
          <w:szCs w:val="22"/>
        </w:rPr>
      </w:pPr>
    </w:p>
    <w:p w14:paraId="265CFC61" w14:textId="77777777" w:rsidR="00173098" w:rsidRDefault="00173098" w:rsidP="00173098">
      <w:pPr>
        <w:rPr>
          <w:rFonts w:ascii="Arial" w:hAnsi="Arial" w:cs="Arial"/>
          <w:b/>
          <w:sz w:val="22"/>
          <w:szCs w:val="22"/>
        </w:rPr>
      </w:pPr>
    </w:p>
    <w:p w14:paraId="584AE230" w14:textId="77777777" w:rsidR="00173098" w:rsidRDefault="00173098" w:rsidP="00173098">
      <w:pPr>
        <w:rPr>
          <w:rFonts w:ascii="Arial" w:hAnsi="Arial" w:cs="Arial"/>
          <w:b/>
          <w:sz w:val="22"/>
          <w:szCs w:val="22"/>
        </w:rPr>
      </w:pPr>
    </w:p>
    <w:p w14:paraId="4BD43A2E" w14:textId="77777777" w:rsidR="00173098" w:rsidRDefault="00173098" w:rsidP="00173098">
      <w:pPr>
        <w:rPr>
          <w:rFonts w:ascii="Arial" w:hAnsi="Arial" w:cs="Arial"/>
          <w:b/>
          <w:sz w:val="22"/>
          <w:szCs w:val="22"/>
        </w:rPr>
      </w:pPr>
    </w:p>
    <w:p w14:paraId="27C8E262" w14:textId="77777777" w:rsidR="00173098" w:rsidRDefault="00173098" w:rsidP="00173098">
      <w:pPr>
        <w:rPr>
          <w:rFonts w:ascii="Arial" w:hAnsi="Arial" w:cs="Arial"/>
          <w:b/>
          <w:sz w:val="22"/>
          <w:szCs w:val="22"/>
        </w:rPr>
      </w:pPr>
    </w:p>
    <w:p w14:paraId="60A1A41D" w14:textId="77777777" w:rsidR="00173098" w:rsidRDefault="00173098" w:rsidP="00173098">
      <w:pPr>
        <w:rPr>
          <w:rFonts w:ascii="Arial" w:hAnsi="Arial" w:cs="Arial"/>
          <w:b/>
          <w:sz w:val="22"/>
          <w:szCs w:val="22"/>
        </w:rPr>
      </w:pPr>
    </w:p>
    <w:p w14:paraId="3421D68F" w14:textId="77777777" w:rsidR="00173098" w:rsidRDefault="00173098" w:rsidP="00173098">
      <w:pPr>
        <w:rPr>
          <w:rFonts w:ascii="Arial" w:hAnsi="Arial" w:cs="Arial"/>
          <w:b/>
          <w:sz w:val="22"/>
          <w:szCs w:val="22"/>
        </w:rPr>
      </w:pPr>
    </w:p>
    <w:p w14:paraId="1131069E" w14:textId="77777777" w:rsidR="00173098" w:rsidRDefault="00173098" w:rsidP="00173098">
      <w:pPr>
        <w:rPr>
          <w:rFonts w:ascii="Arial" w:hAnsi="Arial" w:cs="Arial"/>
          <w:b/>
          <w:sz w:val="22"/>
          <w:szCs w:val="22"/>
        </w:rPr>
      </w:pPr>
    </w:p>
    <w:p w14:paraId="20D786A2" w14:textId="77777777" w:rsidR="00173098" w:rsidRDefault="00173098" w:rsidP="00173098">
      <w:pPr>
        <w:rPr>
          <w:rFonts w:ascii="Arial" w:hAnsi="Arial" w:cs="Arial"/>
          <w:b/>
          <w:sz w:val="22"/>
          <w:szCs w:val="22"/>
        </w:rPr>
      </w:pPr>
    </w:p>
    <w:p w14:paraId="0754C747" w14:textId="77777777" w:rsidR="00173098" w:rsidRDefault="00173098" w:rsidP="00173098">
      <w:pPr>
        <w:rPr>
          <w:rFonts w:ascii="Arial" w:hAnsi="Arial" w:cs="Arial"/>
          <w:b/>
          <w:sz w:val="22"/>
          <w:szCs w:val="22"/>
        </w:rPr>
      </w:pPr>
    </w:p>
    <w:p w14:paraId="5A6D9AC6" w14:textId="77777777" w:rsidR="00173098" w:rsidRDefault="00173098" w:rsidP="00173098">
      <w:pPr>
        <w:rPr>
          <w:rFonts w:ascii="Arial" w:hAnsi="Arial" w:cs="Arial"/>
          <w:b/>
          <w:sz w:val="22"/>
          <w:szCs w:val="22"/>
        </w:rPr>
      </w:pPr>
    </w:p>
    <w:p w14:paraId="39D78FAC" w14:textId="77777777" w:rsidR="00173098" w:rsidRDefault="00173098" w:rsidP="00173098">
      <w:pPr>
        <w:rPr>
          <w:rFonts w:ascii="Arial" w:hAnsi="Arial" w:cs="Arial"/>
          <w:b/>
          <w:sz w:val="22"/>
          <w:szCs w:val="22"/>
        </w:rPr>
      </w:pPr>
    </w:p>
    <w:p w14:paraId="1DAF88FC" w14:textId="77777777" w:rsidR="00173098" w:rsidRDefault="00173098" w:rsidP="00173098">
      <w:pPr>
        <w:rPr>
          <w:rFonts w:ascii="Arial" w:hAnsi="Arial" w:cs="Arial"/>
          <w:b/>
          <w:sz w:val="28"/>
          <w:szCs w:val="28"/>
        </w:rPr>
      </w:pPr>
      <w:commentRangeStart w:id="2"/>
      <w:commentRangeStart w:id="3"/>
      <w:commentRangeStart w:id="4"/>
      <w:commentRangeStart w:id="5"/>
      <w:r>
        <w:rPr>
          <w:rFonts w:ascii="Arial" w:hAnsi="Arial" w:cs="Arial"/>
          <w:b/>
          <w:sz w:val="28"/>
          <w:szCs w:val="28"/>
        </w:rPr>
        <w:t xml:space="preserve">2. Methods </w:t>
      </w:r>
      <w:commentRangeEnd w:id="2"/>
      <w:r>
        <w:rPr>
          <w:rStyle w:val="CommentReference"/>
        </w:rPr>
        <w:commentReference w:id="2"/>
      </w:r>
      <w:commentRangeEnd w:id="3"/>
      <w:commentRangeEnd w:id="4"/>
      <w:commentRangeEnd w:id="5"/>
      <w:r>
        <w:rPr>
          <w:rStyle w:val="CommentReference"/>
        </w:rPr>
        <w:commentReference w:id="5"/>
      </w:r>
      <w:r>
        <w:rPr>
          <w:rStyle w:val="CommentReference"/>
        </w:rPr>
        <w:commentReference w:id="4"/>
      </w:r>
      <w:r>
        <w:rPr>
          <w:rStyle w:val="CommentReference"/>
        </w:rPr>
        <w:commentReference w:id="3"/>
      </w:r>
    </w:p>
    <w:p w14:paraId="7226FAAB" w14:textId="77777777" w:rsidR="00173098" w:rsidRPr="005C5065" w:rsidRDefault="00173098" w:rsidP="00173098">
      <w:pPr>
        <w:rPr>
          <w:rFonts w:ascii="Arial" w:hAnsi="Arial" w:cs="Arial"/>
          <w:sz w:val="28"/>
          <w:szCs w:val="28"/>
        </w:rPr>
      </w:pPr>
    </w:p>
    <w:p w14:paraId="5C6B6B21" w14:textId="77777777" w:rsidR="00173098" w:rsidRPr="00AB20ED" w:rsidRDefault="00173098" w:rsidP="00173098">
      <w:pPr>
        <w:spacing w:line="360" w:lineRule="auto"/>
        <w:rPr>
          <w:rFonts w:ascii="Arial" w:hAnsi="Arial" w:cs="Arial"/>
          <w:sz w:val="22"/>
          <w:szCs w:val="22"/>
        </w:rPr>
      </w:pPr>
      <w:r>
        <w:rPr>
          <w:rFonts w:ascii="Arial" w:hAnsi="Arial" w:cs="Arial"/>
          <w:sz w:val="22"/>
          <w:szCs w:val="22"/>
        </w:rPr>
        <w:t xml:space="preserve">To answer my three main research questions, I constructed a classification of land use change in Latvia between </w:t>
      </w:r>
      <w:commentRangeStart w:id="6"/>
      <w:r>
        <w:rPr>
          <w:rFonts w:ascii="Arial" w:hAnsi="Arial" w:cs="Arial"/>
          <w:sz w:val="22"/>
          <w:szCs w:val="22"/>
        </w:rPr>
        <w:t xml:space="preserve">1989 to 2011 </w:t>
      </w:r>
      <w:commentRangeEnd w:id="6"/>
      <w:r>
        <w:rPr>
          <w:rStyle w:val="CommentReference"/>
        </w:rPr>
        <w:commentReference w:id="6"/>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11E7963E" w14:textId="77777777" w:rsidR="00173098" w:rsidRDefault="00173098" w:rsidP="00173098">
      <w:pPr>
        <w:spacing w:line="360" w:lineRule="auto"/>
        <w:rPr>
          <w:rFonts w:ascii="Arial" w:hAnsi="Arial" w:cs="Arial"/>
          <w:b/>
          <w:sz w:val="22"/>
          <w:szCs w:val="22"/>
        </w:rPr>
      </w:pPr>
    </w:p>
    <w:p w14:paraId="7C7B8031" w14:textId="77777777" w:rsidR="00173098" w:rsidRDefault="00173098" w:rsidP="00173098">
      <w:pPr>
        <w:spacing w:line="360" w:lineRule="auto"/>
        <w:rPr>
          <w:rFonts w:ascii="Arial" w:hAnsi="Arial" w:cs="Arial"/>
          <w:b/>
          <w:sz w:val="22"/>
          <w:szCs w:val="22"/>
        </w:rPr>
      </w:pPr>
    </w:p>
    <w:p w14:paraId="28F1D66E" w14:textId="77777777" w:rsidR="00173098" w:rsidRDefault="00173098" w:rsidP="00173098">
      <w:pPr>
        <w:spacing w:line="360" w:lineRule="auto"/>
        <w:rPr>
          <w:rFonts w:ascii="Arial" w:hAnsi="Arial" w:cs="Arial"/>
          <w:b/>
          <w:sz w:val="22"/>
          <w:szCs w:val="22"/>
        </w:rPr>
      </w:pPr>
    </w:p>
    <w:p w14:paraId="60BC12E6" w14:textId="77777777" w:rsidR="00173098" w:rsidRDefault="00173098" w:rsidP="00173098">
      <w:pPr>
        <w:spacing w:line="360" w:lineRule="auto"/>
        <w:rPr>
          <w:rFonts w:ascii="Arial" w:hAnsi="Arial" w:cs="Arial"/>
          <w:b/>
          <w:sz w:val="22"/>
          <w:szCs w:val="22"/>
        </w:rPr>
      </w:pPr>
    </w:p>
    <w:p w14:paraId="2A2DF2B3" w14:textId="77777777" w:rsidR="00173098" w:rsidRPr="00A429AB" w:rsidRDefault="00173098" w:rsidP="00173098">
      <w:pPr>
        <w:spacing w:line="360" w:lineRule="auto"/>
        <w:rPr>
          <w:rFonts w:ascii="Arial" w:hAnsi="Arial" w:cs="Arial"/>
          <w:b/>
          <w:sz w:val="24"/>
          <w:szCs w:val="24"/>
        </w:rPr>
      </w:pPr>
      <w:r w:rsidRPr="00A429AB">
        <w:rPr>
          <w:rFonts w:ascii="Arial" w:hAnsi="Arial" w:cs="Arial"/>
          <w:b/>
          <w:sz w:val="24"/>
          <w:szCs w:val="24"/>
        </w:rPr>
        <w:t>2.1 Study site</w:t>
      </w:r>
    </w:p>
    <w:p w14:paraId="3FC47B25" w14:textId="77777777" w:rsidR="00173098" w:rsidRPr="001A080D" w:rsidRDefault="00173098" w:rsidP="00173098">
      <w:pPr>
        <w:spacing w:line="360" w:lineRule="auto"/>
        <w:rPr>
          <w:rFonts w:ascii="Arial" w:hAnsi="Arial" w:cs="Arial"/>
          <w:sz w:val="22"/>
          <w:szCs w:val="22"/>
        </w:rPr>
      </w:pPr>
      <w:commentRangeStart w:id="7"/>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7"/>
      <w:r>
        <w:rPr>
          <w:rStyle w:val="CommentReference"/>
        </w:rPr>
        <w:commentReference w:id="7"/>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metres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favourabl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 xml:space="preserve">(Vanwambek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 xml:space="preserve">(Vanwambek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6FB5042B" w14:textId="77777777" w:rsidR="00173098" w:rsidRDefault="00173098" w:rsidP="00173098">
      <w:pPr>
        <w:spacing w:line="360" w:lineRule="auto"/>
        <w:rPr>
          <w:rFonts w:ascii="Arial" w:hAnsi="Arial" w:cs="Arial"/>
          <w:b/>
          <w:sz w:val="22"/>
          <w:szCs w:val="22"/>
        </w:rPr>
      </w:pPr>
    </w:p>
    <w:p w14:paraId="0E6DDBA3" w14:textId="77777777" w:rsidR="00173098" w:rsidRPr="00A429AB" w:rsidRDefault="00173098" w:rsidP="00173098">
      <w:pPr>
        <w:spacing w:line="360" w:lineRule="auto"/>
        <w:rPr>
          <w:rFonts w:ascii="Arial" w:hAnsi="Arial" w:cs="Arial"/>
          <w:b/>
          <w:sz w:val="24"/>
          <w:szCs w:val="24"/>
        </w:rPr>
      </w:pPr>
      <w:r w:rsidRPr="00A429AB">
        <w:rPr>
          <w:rFonts w:ascii="Arial" w:hAnsi="Arial" w:cs="Arial"/>
          <w:b/>
          <w:sz w:val="24"/>
          <w:szCs w:val="24"/>
        </w:rPr>
        <w:t xml:space="preserve">2.2 Image processing </w:t>
      </w:r>
    </w:p>
    <w:p w14:paraId="278FB2FD" w14:textId="77777777" w:rsidR="00173098" w:rsidRDefault="00173098" w:rsidP="00173098">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shortTitle":"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w:t>
      </w:r>
      <w:r w:rsidRPr="00634517">
        <w:rPr>
          <w:rFonts w:ascii="Arial" w:hAnsi="Arial" w:cs="Arial"/>
          <w:sz w:val="22"/>
        </w:rPr>
        <w:lastRenderedPageBreak/>
        <w:t xml:space="preserve">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8"/>
      <w:r>
        <w:rPr>
          <w:rFonts w:ascii="Arial" w:hAnsi="Arial" w:cs="Arial"/>
          <w:sz w:val="22"/>
          <w:szCs w:val="22"/>
        </w:rPr>
        <w:t>selected blue, green, red, near-infrared and shortwave infrared bands</w:t>
      </w:r>
      <w:commentRangeEnd w:id="8"/>
      <w:r>
        <w:rPr>
          <w:rStyle w:val="CommentReference"/>
        </w:rPr>
        <w:commentReference w:id="8"/>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4ED26548" w14:textId="77777777" w:rsidR="00173098" w:rsidRPr="0086301E" w:rsidRDefault="00173098" w:rsidP="00173098">
      <w:pPr>
        <w:spacing w:line="360" w:lineRule="auto"/>
        <w:rPr>
          <w:rFonts w:ascii="Arial" w:hAnsi="Arial" w:cs="Arial"/>
          <w:sz w:val="22"/>
          <w:szCs w:val="22"/>
        </w:rPr>
      </w:pPr>
    </w:p>
    <w:p w14:paraId="78845F08" w14:textId="77777777" w:rsidR="00173098" w:rsidRPr="00A429AB" w:rsidRDefault="00173098" w:rsidP="00173098">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093EBAFC"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data can be summarised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4697F970" w14:textId="77777777" w:rsidR="00173098" w:rsidRDefault="00173098" w:rsidP="00173098">
      <w:pPr>
        <w:spacing w:line="360" w:lineRule="auto"/>
        <w:rPr>
          <w:rFonts w:ascii="Arial" w:hAnsi="Arial" w:cs="Arial"/>
          <w:bCs/>
          <w:sz w:val="22"/>
          <w:szCs w:val="22"/>
        </w:rPr>
      </w:pPr>
    </w:p>
    <w:p w14:paraId="4F4917C0" w14:textId="77777777" w:rsidR="00173098" w:rsidRPr="00D21258" w:rsidRDefault="00173098" w:rsidP="00173098">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9"/>
      <w:r>
        <w:rPr>
          <w:rFonts w:ascii="Arial" w:hAnsi="Arial" w:cs="Arial"/>
          <w:bCs/>
          <w:sz w:val="22"/>
          <w:szCs w:val="22"/>
        </w:rPr>
        <w:t xml:space="preserve">bandwidth </w:t>
      </w:r>
      <w:commentRangeEnd w:id="9"/>
      <w:r>
        <w:rPr>
          <w:rStyle w:val="CommentReference"/>
        </w:rPr>
        <w:commentReference w:id="9"/>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shortTitle":"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42210754" w14:textId="77777777" w:rsidR="00173098" w:rsidRDefault="00173098" w:rsidP="00173098">
      <w:pPr>
        <w:spacing w:line="360" w:lineRule="auto"/>
        <w:rPr>
          <w:rFonts w:ascii="Arial" w:hAnsi="Arial" w:cs="Arial"/>
          <w:bCs/>
          <w:sz w:val="22"/>
          <w:szCs w:val="22"/>
        </w:rPr>
      </w:pPr>
    </w:p>
    <w:p w14:paraId="0822EE8C"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0"/>
      <w:r>
        <w:rPr>
          <w:rFonts w:ascii="Arial" w:hAnsi="Arial" w:cs="Arial"/>
          <w:bCs/>
          <w:sz w:val="22"/>
          <w:szCs w:val="22"/>
        </w:rPr>
        <w:t xml:space="preserve">Using multiple trees increases classification accuracy </w:t>
      </w:r>
      <w:commentRangeEnd w:id="10"/>
      <w:r>
        <w:rPr>
          <w:rStyle w:val="CommentReference"/>
        </w:rPr>
        <w:commentReference w:id="10"/>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0F42A9B5" w14:textId="77777777" w:rsidR="00173098" w:rsidRDefault="00173098" w:rsidP="00173098">
      <w:pPr>
        <w:spacing w:line="360" w:lineRule="auto"/>
        <w:rPr>
          <w:rFonts w:ascii="Arial" w:hAnsi="Arial" w:cs="Arial"/>
          <w:b/>
          <w:sz w:val="22"/>
          <w:szCs w:val="22"/>
        </w:rPr>
      </w:pPr>
    </w:p>
    <w:p w14:paraId="0B7544E5" w14:textId="77777777" w:rsidR="00173098" w:rsidRPr="00A429AB" w:rsidRDefault="00173098" w:rsidP="00173098">
      <w:pPr>
        <w:spacing w:line="360" w:lineRule="auto"/>
        <w:rPr>
          <w:rFonts w:ascii="Arial" w:hAnsi="Arial" w:cs="Arial"/>
          <w:bCs/>
          <w:sz w:val="24"/>
          <w:szCs w:val="24"/>
        </w:rPr>
      </w:pPr>
      <w:r w:rsidRPr="00A429AB">
        <w:rPr>
          <w:rFonts w:ascii="Arial" w:hAnsi="Arial" w:cs="Arial"/>
          <w:b/>
          <w:sz w:val="24"/>
          <w:szCs w:val="24"/>
        </w:rPr>
        <w:t>2.4 Training data</w:t>
      </w:r>
    </w:p>
    <w:p w14:paraId="2CE0CB40"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46E229B8" w14:textId="77777777" w:rsidR="00173098" w:rsidRDefault="00173098" w:rsidP="00173098">
      <w:pPr>
        <w:spacing w:line="360" w:lineRule="auto"/>
        <w:rPr>
          <w:rFonts w:ascii="Arial" w:hAnsi="Arial" w:cs="Arial"/>
          <w:bCs/>
          <w:sz w:val="22"/>
          <w:szCs w:val="22"/>
        </w:rPr>
      </w:pPr>
    </w:p>
    <w:p w14:paraId="6D675F04"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I used the LUCAS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31B5213A" w14:textId="77777777" w:rsidR="00173098" w:rsidRDefault="00173098" w:rsidP="00173098">
      <w:pPr>
        <w:spacing w:line="360" w:lineRule="auto"/>
        <w:rPr>
          <w:rFonts w:ascii="Arial" w:hAnsi="Arial" w:cs="Arial"/>
          <w:bCs/>
          <w:sz w:val="22"/>
          <w:szCs w:val="22"/>
        </w:rPr>
      </w:pPr>
    </w:p>
    <w:p w14:paraId="0CC882D1" w14:textId="77777777" w:rsidR="00173098" w:rsidRDefault="00173098" w:rsidP="00173098">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5C4A67FA" w14:textId="77777777" w:rsidR="00173098" w:rsidRDefault="00173098" w:rsidP="00173098">
      <w:pPr>
        <w:spacing w:line="360" w:lineRule="auto"/>
        <w:rPr>
          <w:rFonts w:ascii="Arial" w:hAnsi="Arial" w:cs="Arial"/>
          <w:bCs/>
          <w:sz w:val="22"/>
          <w:szCs w:val="22"/>
        </w:rPr>
      </w:pPr>
    </w:p>
    <w:p w14:paraId="2D83B7D7"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1"/>
      <w:r>
        <w:rPr>
          <w:rFonts w:ascii="Arial" w:hAnsi="Arial" w:cs="Arial"/>
          <w:bCs/>
          <w:sz w:val="22"/>
          <w:szCs w:val="22"/>
        </w:rPr>
        <w:t>Pseudo-Mercator WGS 84 (EPSG: 3857)</w:t>
      </w:r>
      <w:commentRangeEnd w:id="11"/>
      <w:r>
        <w:rPr>
          <w:rStyle w:val="CommentReference"/>
        </w:rPr>
        <w:commentReference w:id="11"/>
      </w:r>
      <w:r>
        <w:rPr>
          <w:rFonts w:ascii="Arial" w:hAnsi="Arial" w:cs="Arial"/>
          <w:bCs/>
          <w:sz w:val="22"/>
          <w:szCs w:val="22"/>
        </w:rPr>
        <w:t xml:space="preserve">. </w:t>
      </w:r>
    </w:p>
    <w:p w14:paraId="31307AAA" w14:textId="77777777" w:rsidR="00173098" w:rsidRDefault="00173098" w:rsidP="00173098">
      <w:pPr>
        <w:spacing w:line="360" w:lineRule="auto"/>
        <w:rPr>
          <w:rFonts w:ascii="Arial" w:hAnsi="Arial" w:cs="Arial"/>
          <w:bCs/>
          <w:sz w:val="22"/>
          <w:szCs w:val="22"/>
        </w:rPr>
      </w:pPr>
    </w:p>
    <w:p w14:paraId="2BDE9125" w14:textId="3893D5C4" w:rsidR="00173098" w:rsidRDefault="00173098" w:rsidP="00173098">
      <w:pPr>
        <w:spacing w:line="360" w:lineRule="auto"/>
        <w:rPr>
          <w:rFonts w:ascii="Arial" w:hAnsi="Arial" w:cs="Arial"/>
          <w:bCs/>
          <w:sz w:val="22"/>
          <w:szCs w:val="22"/>
        </w:rPr>
      </w:pPr>
    </w:p>
    <w:p w14:paraId="1472F390"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2"/>
      <w:r>
        <w:rPr>
          <w:rFonts w:ascii="Arial" w:hAnsi="Arial" w:cs="Arial"/>
          <w:bCs/>
          <w:sz w:val="22"/>
          <w:szCs w:val="22"/>
        </w:rPr>
        <w:t>90-</w:t>
      </w:r>
      <w:commentRangeEnd w:id="12"/>
      <w:r>
        <w:rPr>
          <w:rStyle w:val="CommentReference"/>
        </w:rPr>
        <w:commentReference w:id="12"/>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metres.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r w:rsidRPr="008C79F8">
        <w:rPr>
          <w:rFonts w:ascii="Arial" w:hAnsi="Arial" w:cs="Arial"/>
          <w:sz w:val="22"/>
        </w:rPr>
        <w:t xml:space="preserve">Sader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18F69ADB" w14:textId="77777777" w:rsidR="00173098" w:rsidRDefault="00173098" w:rsidP="00173098">
      <w:pPr>
        <w:spacing w:line="360" w:lineRule="auto"/>
        <w:rPr>
          <w:rFonts w:ascii="Arial" w:hAnsi="Arial" w:cs="Arial"/>
          <w:bCs/>
          <w:sz w:val="22"/>
          <w:szCs w:val="22"/>
        </w:rPr>
      </w:pPr>
    </w:p>
    <w:p w14:paraId="479F783C" w14:textId="77777777" w:rsidR="00173098" w:rsidRDefault="00173098" w:rsidP="00173098">
      <w:pPr>
        <w:spacing w:line="360" w:lineRule="auto"/>
        <w:rPr>
          <w:rFonts w:ascii="Arial" w:hAnsi="Arial" w:cs="Arial"/>
          <w:bCs/>
          <w:sz w:val="22"/>
          <w:szCs w:val="22"/>
        </w:rPr>
      </w:pPr>
    </w:p>
    <w:p w14:paraId="4BD463DF" w14:textId="77777777" w:rsidR="00173098" w:rsidRDefault="00173098" w:rsidP="00173098">
      <w:pPr>
        <w:spacing w:line="360" w:lineRule="auto"/>
        <w:rPr>
          <w:rFonts w:ascii="Arial" w:hAnsi="Arial" w:cs="Arial"/>
          <w:bCs/>
          <w:sz w:val="22"/>
          <w:szCs w:val="22"/>
        </w:rPr>
      </w:pPr>
    </w:p>
    <w:p w14:paraId="2E084631" w14:textId="77777777" w:rsidR="00173098" w:rsidRDefault="00173098" w:rsidP="00173098">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68963774" w14:textId="77777777" w:rsidR="00173098" w:rsidRDefault="00173098" w:rsidP="00173098">
      <w:pPr>
        <w:spacing w:line="360" w:lineRule="auto"/>
        <w:rPr>
          <w:rFonts w:ascii="Arial" w:hAnsi="Arial" w:cs="Arial"/>
          <w:b/>
          <w:sz w:val="22"/>
          <w:szCs w:val="22"/>
        </w:rPr>
      </w:pPr>
    </w:p>
    <w:p w14:paraId="65DA4F08" w14:textId="77777777" w:rsidR="00173098" w:rsidRPr="00860C64" w:rsidRDefault="00173098" w:rsidP="00173098">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w:t>
      </w:r>
      <w:r>
        <w:rPr>
          <w:rFonts w:ascii="Arial" w:hAnsi="Arial" w:cs="Arial"/>
          <w:sz w:val="22"/>
          <w:szCs w:val="22"/>
        </w:rPr>
        <w:lastRenderedPageBreak/>
        <w:t xml:space="preserve">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3"/>
      <w:r>
        <w:rPr>
          <w:rFonts w:ascii="Arial" w:hAnsi="Arial" w:cs="Arial"/>
          <w:sz w:val="22"/>
          <w:szCs w:val="22"/>
        </w:rPr>
        <w:t>effect on images covering Latvia.</w:t>
      </w:r>
      <w:commentRangeEnd w:id="13"/>
      <w:r>
        <w:rPr>
          <w:rStyle w:val="CommentReference"/>
        </w:rPr>
        <w:commentReference w:id="13"/>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4"/>
      <w:r>
        <w:rPr>
          <w:rFonts w:ascii="Arial" w:hAnsi="Arial" w:cs="Arial"/>
          <w:sz w:val="22"/>
          <w:szCs w:val="22"/>
        </w:rPr>
        <w:t xml:space="preserve">abandoned area coverage </w:t>
      </w:r>
      <w:commentRangeEnd w:id="14"/>
      <w:r>
        <w:rPr>
          <w:rStyle w:val="CommentReference"/>
        </w:rPr>
        <w:commentReference w:id="14"/>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0316C359" w14:textId="77777777" w:rsidR="00173098" w:rsidRDefault="00173098" w:rsidP="00173098">
      <w:pPr>
        <w:spacing w:line="360" w:lineRule="auto"/>
        <w:rPr>
          <w:rFonts w:ascii="Arial" w:hAnsi="Arial" w:cs="Arial"/>
          <w:b/>
          <w:sz w:val="22"/>
          <w:szCs w:val="22"/>
        </w:rPr>
      </w:pPr>
    </w:p>
    <w:p w14:paraId="1B50CDDA" w14:textId="77777777" w:rsidR="00173098" w:rsidRPr="00A429AB" w:rsidRDefault="00173098" w:rsidP="00173098">
      <w:pPr>
        <w:spacing w:line="360" w:lineRule="auto"/>
        <w:rPr>
          <w:rFonts w:ascii="Arial" w:hAnsi="Arial" w:cs="Arial"/>
          <w:b/>
          <w:sz w:val="24"/>
          <w:szCs w:val="24"/>
        </w:rPr>
      </w:pPr>
      <w:r w:rsidRPr="00A429AB">
        <w:rPr>
          <w:rFonts w:ascii="Arial" w:hAnsi="Arial" w:cs="Arial"/>
          <w:b/>
          <w:sz w:val="24"/>
          <w:szCs w:val="24"/>
        </w:rPr>
        <w:t>2.5 Random forest classification</w:t>
      </w:r>
    </w:p>
    <w:p w14:paraId="05F5F799"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shortTitle":"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Gislason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48285311" w14:textId="77777777" w:rsidR="00173098" w:rsidRDefault="00173098" w:rsidP="00173098">
      <w:pPr>
        <w:spacing w:line="360" w:lineRule="auto"/>
        <w:rPr>
          <w:rFonts w:ascii="Arial" w:hAnsi="Arial" w:cs="Arial"/>
          <w:sz w:val="22"/>
          <w:szCs w:val="22"/>
        </w:rPr>
      </w:pPr>
    </w:p>
    <w:p w14:paraId="4E078CA4"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12AB44C6" w14:textId="77777777" w:rsidR="00173098" w:rsidRDefault="00173098" w:rsidP="00173098">
      <w:pPr>
        <w:spacing w:line="360" w:lineRule="auto"/>
        <w:rPr>
          <w:rFonts w:ascii="Arial" w:hAnsi="Arial" w:cs="Arial"/>
          <w:sz w:val="22"/>
          <w:szCs w:val="22"/>
        </w:rPr>
      </w:pPr>
    </w:p>
    <w:p w14:paraId="4F7A278F" w14:textId="77777777" w:rsidR="00173098" w:rsidRDefault="00173098" w:rsidP="00173098">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1C4C8BAB"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I tested classification accuracy and error in two ways: (1) the resubstitution method and (2) the hold-out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shortTitle":"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3F96D61E" w14:textId="77777777" w:rsidR="00173098" w:rsidRDefault="00173098" w:rsidP="00173098">
      <w:pPr>
        <w:spacing w:line="360" w:lineRule="auto"/>
        <w:rPr>
          <w:rFonts w:ascii="Arial" w:hAnsi="Arial" w:cs="Arial"/>
          <w:sz w:val="22"/>
          <w:szCs w:val="22"/>
        </w:rPr>
      </w:pPr>
    </w:p>
    <w:p w14:paraId="0EC5AA03" w14:textId="77777777" w:rsidR="00173098" w:rsidRDefault="00173098" w:rsidP="00173098">
      <w:pPr>
        <w:spacing w:line="360" w:lineRule="auto"/>
        <w:rPr>
          <w:rFonts w:ascii="Arial" w:hAnsi="Arial" w:cs="Arial"/>
          <w:b/>
          <w:sz w:val="22"/>
          <w:szCs w:val="22"/>
        </w:rPr>
      </w:pPr>
      <w:r>
        <w:rPr>
          <w:rFonts w:ascii="Arial" w:hAnsi="Arial" w:cs="Arial"/>
          <w:b/>
          <w:sz w:val="22"/>
          <w:szCs w:val="22"/>
        </w:rPr>
        <w:t>2.6.1 Resubstitution accuracy and error</w:t>
      </w:r>
    </w:p>
    <w:p w14:paraId="5017E14C" w14:textId="77777777" w:rsidR="00173098" w:rsidRPr="001E6D10" w:rsidRDefault="00173098" w:rsidP="00173098">
      <w:pPr>
        <w:spacing w:line="360" w:lineRule="auto"/>
        <w:rPr>
          <w:rFonts w:ascii="Arial" w:hAnsi="Arial" w:cs="Arial"/>
          <w:color w:val="000000" w:themeColor="text1"/>
          <w:sz w:val="22"/>
          <w:szCs w:val="22"/>
        </w:rPr>
      </w:pPr>
      <w:r>
        <w:rPr>
          <w:rFonts w:ascii="Arial" w:hAnsi="Arial" w:cs="Arial"/>
          <w:sz w:val="22"/>
          <w:szCs w:val="22"/>
        </w:rPr>
        <w:lastRenderedPageBreak/>
        <w:t xml:space="preserve">The resubstitution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Resubstitution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3F2B00E5" w14:textId="77777777" w:rsidR="00173098" w:rsidRDefault="00173098" w:rsidP="00173098">
      <w:pPr>
        <w:spacing w:line="360" w:lineRule="auto"/>
        <w:rPr>
          <w:rFonts w:ascii="Arial" w:hAnsi="Arial" w:cs="Arial"/>
          <w:sz w:val="24"/>
          <w:szCs w:val="24"/>
        </w:rPr>
      </w:pPr>
    </w:p>
    <w:p w14:paraId="6FCE1453" w14:textId="77777777" w:rsidR="00173098" w:rsidRDefault="00173098" w:rsidP="00173098">
      <w:pPr>
        <w:spacing w:line="360" w:lineRule="auto"/>
        <w:rPr>
          <w:rFonts w:ascii="Arial" w:hAnsi="Arial" w:cs="Arial"/>
          <w:b/>
          <w:sz w:val="22"/>
          <w:szCs w:val="22"/>
        </w:rPr>
      </w:pPr>
      <w:r>
        <w:rPr>
          <w:rFonts w:ascii="Arial" w:hAnsi="Arial" w:cs="Arial"/>
          <w:b/>
          <w:sz w:val="22"/>
          <w:szCs w:val="22"/>
        </w:rPr>
        <w:t>2.6.2 Hold-out accuracy and error</w:t>
      </w:r>
    </w:p>
    <w:p w14:paraId="4FEEAAC3" w14:textId="77777777" w:rsidR="00173098" w:rsidRPr="001E6D10" w:rsidRDefault="00173098" w:rsidP="00173098">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1219E95D" w14:textId="77777777" w:rsidR="00173098" w:rsidRPr="00A429AB" w:rsidRDefault="00173098" w:rsidP="00173098">
      <w:pPr>
        <w:spacing w:line="360" w:lineRule="auto"/>
        <w:rPr>
          <w:rFonts w:ascii="Arial" w:hAnsi="Arial" w:cs="Arial"/>
          <w:b/>
          <w:sz w:val="24"/>
          <w:szCs w:val="24"/>
        </w:rPr>
      </w:pPr>
    </w:p>
    <w:p w14:paraId="071A4531" w14:textId="77777777" w:rsidR="00173098" w:rsidRPr="00A429AB" w:rsidRDefault="00173098" w:rsidP="00173098">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15DD2951"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5"/>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5"/>
      <w:r>
        <w:rPr>
          <w:rStyle w:val="CommentReference"/>
        </w:rPr>
        <w:commentReference w:id="15"/>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6086CAF6" w14:textId="77777777" w:rsidR="00173098" w:rsidRDefault="00173098" w:rsidP="00173098">
      <w:pPr>
        <w:spacing w:line="360" w:lineRule="auto"/>
        <w:rPr>
          <w:rFonts w:ascii="Arial" w:hAnsi="Arial" w:cs="Arial"/>
          <w:sz w:val="22"/>
          <w:szCs w:val="22"/>
        </w:rPr>
      </w:pPr>
    </w:p>
    <w:p w14:paraId="2E252499" w14:textId="77777777" w:rsidR="00173098" w:rsidRDefault="00173098" w:rsidP="00173098">
      <w:pPr>
        <w:spacing w:line="360" w:lineRule="auto"/>
        <w:rPr>
          <w:rFonts w:ascii="Arial" w:hAnsi="Arial" w:cs="Arial"/>
          <w:b/>
          <w:sz w:val="22"/>
          <w:szCs w:val="22"/>
        </w:rPr>
      </w:pPr>
      <w:r>
        <w:rPr>
          <w:rFonts w:ascii="Arial" w:hAnsi="Arial" w:cs="Arial"/>
          <w:b/>
          <w:sz w:val="22"/>
          <w:szCs w:val="22"/>
        </w:rPr>
        <w:t>2.7.1 Area</w:t>
      </w:r>
    </w:p>
    <w:p w14:paraId="61F9C444"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45EB57DE" w14:textId="77777777" w:rsidR="00173098" w:rsidRDefault="00173098" w:rsidP="00173098">
      <w:pPr>
        <w:spacing w:line="360" w:lineRule="auto"/>
        <w:rPr>
          <w:rFonts w:ascii="Arial" w:hAnsi="Arial" w:cs="Arial"/>
          <w:sz w:val="22"/>
          <w:szCs w:val="22"/>
        </w:rPr>
      </w:pPr>
    </w:p>
    <w:p w14:paraId="7096C074" w14:textId="77777777" w:rsidR="00173098" w:rsidRPr="00A429AB" w:rsidRDefault="00173098" w:rsidP="00173098">
      <w:pPr>
        <w:spacing w:line="360" w:lineRule="auto"/>
        <w:jc w:val="center"/>
        <w:rPr>
          <w:rFonts w:ascii="Arial" w:hAnsi="Arial" w:cs="Arial"/>
          <w:b/>
          <w:sz w:val="22"/>
          <w:szCs w:val="22"/>
        </w:rPr>
      </w:pPr>
      <m:oMathPara>
        <m:oMath>
          <m:r>
            <m:rPr>
              <m:sty m:val="bi"/>
            </m:rPr>
            <w:rPr>
              <w:rFonts w:ascii="Cambria Math" w:hAnsi="Cambria Math" w:cs="Arial"/>
              <w:sz w:val="22"/>
              <w:szCs w:val="22"/>
            </w:rPr>
            <m:t>Area=number of pixels</m:t>
          </m:r>
          <m:r>
            <m:rPr>
              <m:sty m:val="bi"/>
            </m:rPr>
            <w:rPr>
              <w:rFonts w:ascii="Cambria Math" w:hAnsi="Cambria Math" w:cs="Arial"/>
              <w:sz w:val="22"/>
              <w:szCs w:val="22"/>
            </w:rPr>
            <m:t>*</m:t>
          </m:r>
          <m:r>
            <m:rPr>
              <m:sty m:val="bi"/>
            </m:rPr>
            <w:rPr>
              <w:rFonts w:ascii="Cambria Math" w:hAnsi="Cambria Math" w:cs="Arial"/>
              <w:sz w:val="22"/>
              <w:szCs w:val="22"/>
            </w:rPr>
            <m:t xml:space="preserve">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m:r>
            <m:rPr>
              <m:sty m:val="bi"/>
            </m:rPr>
            <w:rPr>
              <w:rFonts w:ascii="Cambria Math" w:hAnsi="Cambria Math" w:cs="Arial"/>
              <w:sz w:val="22"/>
              <w:szCs w:val="22"/>
            </w:rPr>
            <m:t/>
          </m:r>
          <w:commentRangeStart w:id="16"/>
          <w:commentRangeEnd w:id="16"/>
          <m:r>
            <m:rPr>
              <m:sty m:val="p"/>
            </m:rPr>
            <w:rPr>
              <w:rStyle w:val="CommentReference"/>
              <w:rFonts w:ascii="Cambria Math" w:hAnsi="Cambria Math"/>
            </w:rPr>
            <w:commentReference w:id="16"/>
          </m:r>
          <m:r>
            <m:rPr>
              <m:sty m:val="bi"/>
            </m:rPr>
            <w:rPr>
              <w:rFonts w:ascii="Cambria Math" w:hAnsi="Cambria Math" w:cs="Arial"/>
              <w:sz w:val="22"/>
              <w:szCs w:val="22"/>
            </w:rPr>
            <m:t/>
          </m:r>
        </m:oMath>
      </m:oMathPara>
    </w:p>
    <w:p w14:paraId="6262160E" w14:textId="77777777" w:rsidR="00173098" w:rsidRDefault="00173098" w:rsidP="00173098">
      <w:pPr>
        <w:spacing w:line="360" w:lineRule="auto"/>
        <w:jc w:val="center"/>
        <w:rPr>
          <w:rFonts w:ascii="Arial" w:hAnsi="Arial" w:cs="Arial"/>
          <w:b/>
          <w:sz w:val="22"/>
          <w:szCs w:val="22"/>
        </w:rPr>
      </w:pPr>
    </w:p>
    <w:p w14:paraId="67F4F0EC" w14:textId="77777777" w:rsidR="00173098" w:rsidRDefault="00173098" w:rsidP="00173098">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3ACB85C5" w14:textId="77777777" w:rsidR="00173098" w:rsidRDefault="00173098" w:rsidP="00173098">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016939E4" w14:textId="77777777" w:rsidR="00173098" w:rsidRPr="00A429AB" w:rsidRDefault="00173098" w:rsidP="00173098">
      <w:pPr>
        <w:spacing w:line="360" w:lineRule="auto"/>
        <w:rPr>
          <w:rFonts w:ascii="Arial" w:hAnsi="Arial" w:cs="Arial"/>
          <w:sz w:val="22"/>
          <w:szCs w:val="22"/>
        </w:rPr>
      </w:pPr>
    </w:p>
    <w:p w14:paraId="3CDE9387" w14:textId="77777777" w:rsidR="00173098" w:rsidRPr="00526391" w:rsidRDefault="00173098" w:rsidP="00173098">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7"/>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7"/>
      <w:r>
        <w:rPr>
          <w:rStyle w:val="CommentReference"/>
        </w:rPr>
        <w:commentReference w:id="17"/>
      </w:r>
      <w:r>
        <w:rPr>
          <w:rFonts w:ascii="Arial" w:hAnsi="Arial" w:cs="Arial"/>
          <w:sz w:val="22"/>
          <w:szCs w:val="22"/>
        </w:rPr>
        <w:t xml:space="preserve">. This process was completed for all transitions for a yearly time step, meaning from one year to the following year, for each of my study years (1989-2011). I saved each file as a CSV and aggregated them using R statistical </w:t>
      </w:r>
      <w:r>
        <w:rPr>
          <w:rFonts w:ascii="Arial" w:hAnsi="Arial" w:cs="Arial"/>
          <w:sz w:val="22"/>
          <w:szCs w:val="22"/>
        </w:rPr>
        <w:lastRenderedPageBreak/>
        <w:t xml:space="preserve">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in section 2.7.1.  </w:t>
      </w:r>
    </w:p>
    <w:p w14:paraId="41CE889F" w14:textId="77777777" w:rsidR="00173098" w:rsidRDefault="00173098" w:rsidP="00173098">
      <w:pPr>
        <w:spacing w:line="360" w:lineRule="auto"/>
        <w:rPr>
          <w:rFonts w:ascii="Arial" w:hAnsi="Arial" w:cs="Arial"/>
          <w:b/>
          <w:sz w:val="22"/>
          <w:szCs w:val="22"/>
        </w:rPr>
      </w:pPr>
    </w:p>
    <w:p w14:paraId="2B5C1441" w14:textId="77777777" w:rsidR="00173098" w:rsidRDefault="00173098" w:rsidP="00173098">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0681C8F3" w14:textId="77777777" w:rsidR="00173098" w:rsidRPr="00396F55" w:rsidRDefault="00173098" w:rsidP="00173098">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All cod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p>
    <w:p w14:paraId="3C06C2C2" w14:textId="77777777" w:rsidR="00173098" w:rsidRDefault="00173098" w:rsidP="00173098">
      <w:pPr>
        <w:spacing w:line="360" w:lineRule="auto"/>
        <w:rPr>
          <w:rFonts w:ascii="Arial" w:hAnsi="Arial" w:cs="Arial"/>
          <w:b/>
          <w:sz w:val="24"/>
          <w:szCs w:val="24"/>
        </w:rPr>
      </w:pPr>
    </w:p>
    <w:p w14:paraId="6A6A53F5" w14:textId="77777777" w:rsidR="00173098" w:rsidRDefault="00173098" w:rsidP="00173098">
      <w:pPr>
        <w:spacing w:line="360" w:lineRule="auto"/>
        <w:rPr>
          <w:rFonts w:ascii="Arial" w:hAnsi="Arial" w:cs="Arial"/>
          <w:b/>
          <w:sz w:val="24"/>
          <w:szCs w:val="24"/>
        </w:rPr>
      </w:pPr>
    </w:p>
    <w:p w14:paraId="0C23C2C9" w14:textId="77777777" w:rsidR="00173098" w:rsidRDefault="00173098" w:rsidP="00173098">
      <w:pPr>
        <w:spacing w:line="360" w:lineRule="auto"/>
        <w:rPr>
          <w:rFonts w:ascii="Arial" w:hAnsi="Arial" w:cs="Arial"/>
          <w:b/>
          <w:sz w:val="28"/>
          <w:szCs w:val="28"/>
        </w:rPr>
      </w:pPr>
      <w:r w:rsidRPr="00396F55">
        <w:rPr>
          <w:rFonts w:ascii="Arial" w:hAnsi="Arial" w:cs="Arial"/>
          <w:b/>
          <w:sz w:val="28"/>
          <w:szCs w:val="28"/>
        </w:rPr>
        <w:t>3. Results</w:t>
      </w:r>
    </w:p>
    <w:p w14:paraId="02EAC182" w14:textId="77777777" w:rsidR="00173098" w:rsidRDefault="00173098" w:rsidP="00173098">
      <w:pPr>
        <w:spacing w:line="360" w:lineRule="auto"/>
        <w:rPr>
          <w:rFonts w:ascii="Arial" w:hAnsi="Arial" w:cs="Arial"/>
          <w:b/>
          <w:sz w:val="28"/>
          <w:szCs w:val="28"/>
        </w:rPr>
      </w:pPr>
    </w:p>
    <w:p w14:paraId="030E506D" w14:textId="77777777" w:rsidR="00173098" w:rsidRDefault="00173098" w:rsidP="00173098">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573021EB" w14:textId="77777777" w:rsidR="00173098" w:rsidRDefault="00173098" w:rsidP="00173098">
      <w:pPr>
        <w:spacing w:line="360" w:lineRule="auto"/>
        <w:rPr>
          <w:rFonts w:ascii="Arial" w:hAnsi="Arial" w:cs="Arial"/>
          <w:b/>
          <w:sz w:val="24"/>
          <w:szCs w:val="24"/>
        </w:rPr>
      </w:pPr>
    </w:p>
    <w:p w14:paraId="392F5D2F" w14:textId="77777777" w:rsidR="00173098" w:rsidRDefault="00173098" w:rsidP="00173098">
      <w:pPr>
        <w:spacing w:line="360" w:lineRule="auto"/>
        <w:rPr>
          <w:rFonts w:ascii="Arial" w:hAnsi="Arial" w:cs="Arial"/>
          <w:b/>
          <w:sz w:val="22"/>
          <w:szCs w:val="24"/>
        </w:rPr>
      </w:pPr>
    </w:p>
    <w:p w14:paraId="691694BC"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UC </w:t>
      </w:r>
    </w:p>
    <w:p w14:paraId="2254E723" w14:textId="77777777" w:rsidR="00173098" w:rsidRDefault="00173098" w:rsidP="00173098">
      <w:pPr>
        <w:spacing w:line="360" w:lineRule="auto"/>
        <w:rPr>
          <w:rFonts w:ascii="Arial" w:hAnsi="Arial" w:cs="Arial"/>
          <w:color w:val="000000" w:themeColor="text1"/>
          <w:sz w:val="22"/>
          <w:szCs w:val="24"/>
        </w:rPr>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w:t>
      </w:r>
      <w:r w:rsidRPr="00396F55">
        <w:rPr>
          <w:rFonts w:ascii="Arial" w:hAnsi="Arial" w:cs="Arial"/>
          <w:color w:val="C00000"/>
          <w:sz w:val="22"/>
          <w:szCs w:val="24"/>
        </w:rPr>
        <w:t xml:space="preserve"> and Graph</w:t>
      </w:r>
      <w:r>
        <w:rPr>
          <w:rFonts w:ascii="Arial" w:hAnsi="Arial" w:cs="Arial"/>
          <w:color w:val="000000" w:themeColor="text1"/>
          <w:sz w:val="22"/>
          <w:szCs w:val="24"/>
        </w:rPr>
        <w:t>), implying a rejection of H</w:t>
      </w:r>
      <w:r>
        <w:rPr>
          <w:rFonts w:ascii="Arial" w:hAnsi="Arial" w:cs="Arial"/>
          <w:color w:val="000000" w:themeColor="text1"/>
          <w:sz w:val="22"/>
          <w:szCs w:val="24"/>
          <w:vertAlign w:val="subscript"/>
        </w:rPr>
        <w:t>1</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0B394F0F" w14:textId="77777777" w:rsidR="00173098" w:rsidRDefault="00173098" w:rsidP="00173098">
      <w:pPr>
        <w:spacing w:line="360" w:lineRule="auto"/>
        <w:rPr>
          <w:rFonts w:ascii="Arial" w:hAnsi="Arial" w:cs="Arial"/>
          <w:color w:val="000000" w:themeColor="text1"/>
          <w:sz w:val="22"/>
          <w:szCs w:val="24"/>
        </w:rPr>
      </w:pPr>
    </w:p>
    <w:p w14:paraId="309AB49D" w14:textId="77777777" w:rsidR="00173098" w:rsidRDefault="00173098" w:rsidP="00173098">
      <w:pPr>
        <w:spacing w:line="360" w:lineRule="auto"/>
        <w:rPr>
          <w:rFonts w:ascii="Arial" w:hAnsi="Arial" w:cs="Arial"/>
          <w:color w:val="000000" w:themeColor="text1"/>
          <w:sz w:val="22"/>
          <w:szCs w:val="24"/>
        </w:rPr>
      </w:pPr>
    </w:p>
    <w:p w14:paraId="3A0FAD6C" w14:textId="77777777" w:rsidR="00173098" w:rsidRDefault="00173098" w:rsidP="00173098">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067CDF88" w14:textId="77777777" w:rsidR="00173098" w:rsidRDefault="00173098" w:rsidP="00173098">
      <w:pPr>
        <w:spacing w:line="360" w:lineRule="auto"/>
        <w:rPr>
          <w:rFonts w:ascii="Arial" w:hAnsi="Arial" w:cs="Arial"/>
          <w:color w:val="000000" w:themeColor="text1"/>
          <w:sz w:val="22"/>
          <w:szCs w:val="24"/>
        </w:rPr>
      </w:pPr>
    </w:p>
    <w:p w14:paraId="7F9808F8" w14:textId="77777777" w:rsidR="00173098" w:rsidRDefault="00173098" w:rsidP="00173098">
      <w:pPr>
        <w:spacing w:line="360" w:lineRule="auto"/>
        <w:rPr>
          <w:rFonts w:ascii="Arial" w:hAnsi="Arial" w:cs="Arial"/>
          <w:b/>
          <w:color w:val="000000" w:themeColor="text1"/>
          <w:sz w:val="22"/>
          <w:szCs w:val="24"/>
        </w:rPr>
      </w:pPr>
      <w:r>
        <w:rPr>
          <w:rFonts w:ascii="Arial" w:hAnsi="Arial" w:cs="Arial"/>
          <w:b/>
          <w:color w:val="000000" w:themeColor="text1"/>
          <w:sz w:val="22"/>
          <w:szCs w:val="24"/>
        </w:rPr>
        <w:t>3.1.2 EUA</w:t>
      </w:r>
    </w:p>
    <w:p w14:paraId="069D0483" w14:textId="77777777" w:rsidR="00173098" w:rsidRDefault="00173098" w:rsidP="00173098">
      <w:pPr>
        <w:spacing w:line="360" w:lineRule="auto"/>
        <w:rPr>
          <w:rFonts w:ascii="Arial" w:hAnsi="Arial" w:cs="Arial"/>
          <w:color w:val="000000" w:themeColor="text1"/>
          <w:sz w:val="22"/>
          <w:szCs w:val="24"/>
        </w:rPr>
      </w:pPr>
      <w:r>
        <w:rPr>
          <w:rFonts w:ascii="Arial" w:hAnsi="Arial" w:cs="Arial"/>
          <w:color w:val="000000" w:themeColor="text1"/>
          <w:sz w:val="22"/>
          <w:szCs w:val="24"/>
        </w:rPr>
        <w:t xml:space="preserve">Within three years following EUA, abandoned land cover significantly decreased (Table 3.2 and </w:t>
      </w:r>
      <w:r w:rsidRPr="00396F55">
        <w:rPr>
          <w:rFonts w:ascii="Arial" w:hAnsi="Arial" w:cs="Arial"/>
          <w:color w:val="FF0000"/>
          <w:sz w:val="22"/>
          <w:szCs w:val="24"/>
        </w:rPr>
        <w:t>graph</w:t>
      </w:r>
      <w:r>
        <w:rPr>
          <w:rFonts w:ascii="Arial" w:hAnsi="Arial" w:cs="Arial"/>
          <w:color w:val="000000" w:themeColor="text1"/>
          <w:sz w:val="22"/>
          <w:szCs w:val="24"/>
        </w:rPr>
        <w:t>), causing an acceptance of H</w:t>
      </w:r>
      <w:r>
        <w:rPr>
          <w:rFonts w:ascii="Arial" w:hAnsi="Arial" w:cs="Arial"/>
          <w:color w:val="000000" w:themeColor="text1"/>
          <w:sz w:val="22"/>
          <w:szCs w:val="24"/>
          <w:vertAlign w:val="subscript"/>
        </w:rPr>
        <w:t>2</w:t>
      </w:r>
      <w:r>
        <w:rPr>
          <w:rFonts w:ascii="Arial" w:hAnsi="Arial" w:cs="Arial"/>
          <w:color w:val="000000" w:themeColor="text1"/>
          <w:sz w:val="22"/>
          <w:szCs w:val="24"/>
        </w:rPr>
        <w:t>. Intensive land cover significantly increased within three years following EUA (Table 3.2), allowing acceptance of H</w:t>
      </w:r>
      <w:r>
        <w:rPr>
          <w:rFonts w:ascii="Arial" w:hAnsi="Arial" w:cs="Arial"/>
          <w:color w:val="000000" w:themeColor="text1"/>
          <w:sz w:val="22"/>
          <w:szCs w:val="24"/>
          <w:vertAlign w:val="subscript"/>
        </w:rPr>
        <w:t>2</w:t>
      </w:r>
      <w:r>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50C2D727" w14:textId="77777777" w:rsidR="00173098" w:rsidRDefault="00173098" w:rsidP="00173098">
      <w:pPr>
        <w:spacing w:line="360" w:lineRule="auto"/>
        <w:rPr>
          <w:rFonts w:ascii="Arial" w:hAnsi="Arial" w:cs="Arial"/>
          <w:color w:val="000000" w:themeColor="text1"/>
          <w:sz w:val="22"/>
          <w:szCs w:val="24"/>
        </w:rPr>
      </w:pPr>
    </w:p>
    <w:p w14:paraId="1770B946" w14:textId="77777777" w:rsidR="00173098" w:rsidRDefault="00173098" w:rsidP="00173098">
      <w:pPr>
        <w:spacing w:line="360" w:lineRule="auto"/>
        <w:rPr>
          <w:rFonts w:ascii="Arial" w:hAnsi="Arial" w:cs="Arial"/>
          <w:b/>
          <w:sz w:val="22"/>
          <w:szCs w:val="24"/>
        </w:rPr>
      </w:pPr>
    </w:p>
    <w:p w14:paraId="5A807A6F" w14:textId="77777777" w:rsidR="00173098" w:rsidRDefault="00173098" w:rsidP="00173098">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0DE5E385" w14:textId="77777777" w:rsidR="00173098" w:rsidRDefault="00173098" w:rsidP="00173098">
      <w:pPr>
        <w:spacing w:line="360" w:lineRule="auto"/>
        <w:rPr>
          <w:rFonts w:ascii="Arial" w:hAnsi="Arial" w:cs="Arial"/>
          <w:color w:val="000000" w:themeColor="text1"/>
          <w:sz w:val="22"/>
          <w:szCs w:val="24"/>
        </w:rPr>
      </w:pPr>
    </w:p>
    <w:p w14:paraId="47562E12" w14:textId="77777777" w:rsidR="00173098" w:rsidRPr="005B02C7" w:rsidRDefault="00173098" w:rsidP="00173098">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UC: location</w:t>
      </w:r>
    </w:p>
    <w:p w14:paraId="503250B0" w14:textId="77777777" w:rsidR="00173098" w:rsidRDefault="00173098" w:rsidP="00173098">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Pr>
          <w:rFonts w:ascii="Arial" w:hAnsi="Arial" w:cs="Arial"/>
          <w:color w:val="FF0000"/>
          <w:sz w:val="22"/>
          <w:szCs w:val="24"/>
        </w:rPr>
        <w:t>graph</w:t>
      </w:r>
      <w:r>
        <w:rPr>
          <w:rFonts w:ascii="Arial" w:hAnsi="Arial" w:cs="Arial"/>
          <w:color w:val="000000" w:themeColor="text1"/>
          <w:sz w:val="22"/>
          <w:szCs w:val="24"/>
        </w:rPr>
        <w:t xml:space="preserve">). </w:t>
      </w:r>
    </w:p>
    <w:p w14:paraId="354E5C36" w14:textId="77777777" w:rsidR="00173098" w:rsidRDefault="00173098" w:rsidP="00173098">
      <w:pPr>
        <w:spacing w:line="360" w:lineRule="auto"/>
        <w:rPr>
          <w:rFonts w:ascii="Arial" w:hAnsi="Arial" w:cs="Arial"/>
          <w:color w:val="000000" w:themeColor="text1"/>
          <w:sz w:val="22"/>
          <w:szCs w:val="24"/>
        </w:rPr>
      </w:pPr>
    </w:p>
    <w:p w14:paraId="58B2365E" w14:textId="77777777" w:rsidR="00173098" w:rsidRPr="006E2791" w:rsidRDefault="00173098" w:rsidP="00173098">
      <w:pPr>
        <w:spacing w:line="360" w:lineRule="auto"/>
        <w:rPr>
          <w:rFonts w:ascii="Arial" w:hAnsi="Arial" w:cs="Arial"/>
          <w:sz w:val="22"/>
          <w:szCs w:val="22"/>
        </w:rPr>
      </w:pPr>
    </w:p>
    <w:p w14:paraId="47DC8FEF" w14:textId="77777777" w:rsidR="00173098" w:rsidRDefault="00173098" w:rsidP="00173098">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738AB137" w14:textId="7FB61497" w:rsidR="00173098" w:rsidRPr="005B02C7" w:rsidRDefault="00173098" w:rsidP="00173098">
      <w:pPr>
        <w:spacing w:line="360" w:lineRule="auto"/>
        <w:rPr>
          <w:rFonts w:ascii="Arial" w:hAnsi="Arial" w:cs="Arial"/>
          <w:color w:val="FF0000"/>
          <w:sz w:val="24"/>
          <w:szCs w:val="24"/>
        </w:rPr>
      </w:pPr>
    </w:p>
    <w:p w14:paraId="2ABD92AD" w14:textId="77777777" w:rsidR="00173098" w:rsidRPr="005B02C7" w:rsidRDefault="00173098" w:rsidP="00173098">
      <w:pPr>
        <w:spacing w:line="360" w:lineRule="auto"/>
        <w:rPr>
          <w:rFonts w:ascii="Arial" w:hAnsi="Arial" w:cs="Arial"/>
          <w:sz w:val="22"/>
          <w:szCs w:val="24"/>
        </w:rPr>
      </w:pPr>
    </w:p>
    <w:p w14:paraId="45B0CEE3" w14:textId="77777777" w:rsidR="00173098" w:rsidRDefault="00173098" w:rsidP="00173098">
      <w:pPr>
        <w:spacing w:line="360" w:lineRule="auto"/>
        <w:rPr>
          <w:rFonts w:ascii="Arial" w:hAnsi="Arial" w:cs="Arial"/>
          <w:b/>
          <w:sz w:val="22"/>
          <w:szCs w:val="24"/>
        </w:rPr>
      </w:pPr>
    </w:p>
    <w:p w14:paraId="2AFDC4B7"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UC </w:t>
      </w:r>
    </w:p>
    <w:p w14:paraId="647069AF" w14:textId="77777777" w:rsidR="00173098" w:rsidRPr="00450D09" w:rsidRDefault="00173098" w:rsidP="00173098">
      <w:pPr>
        <w:spacing w:line="360" w:lineRule="auto"/>
        <w:rPr>
          <w:rFonts w:ascii="Arial" w:hAnsi="Arial" w:cs="Arial"/>
          <w:color w:val="000000" w:themeColor="text1"/>
          <w:sz w:val="22"/>
          <w:szCs w:val="24"/>
        </w:rPr>
      </w:pPr>
      <w:r>
        <w:rPr>
          <w:rFonts w:ascii="Arial" w:hAnsi="Arial" w:cs="Arial"/>
          <w:sz w:val="22"/>
          <w:szCs w:val="24"/>
        </w:rPr>
        <w:t xml:space="preserve">Within three years following SUC, the amount of intensive land transitioning to abandoned land significantly decreased (Table 3.3 and </w:t>
      </w:r>
      <w:r>
        <w:rPr>
          <w:rFonts w:ascii="Arial" w:hAnsi="Arial" w:cs="Arial"/>
          <w:color w:val="FF0000"/>
          <w:sz w:val="22"/>
          <w:szCs w:val="24"/>
        </w:rPr>
        <w:t>graph</w:t>
      </w:r>
      <w:r>
        <w:rPr>
          <w:rFonts w:ascii="Arial" w:hAnsi="Arial" w:cs="Arial"/>
          <w:color w:val="000000" w:themeColor="text1"/>
          <w:sz w:val="22"/>
          <w:szCs w:val="24"/>
        </w:rPr>
        <w:t>). A negative relationship for this transition rejects H</w:t>
      </w:r>
      <w:r>
        <w:rPr>
          <w:rFonts w:ascii="Arial" w:hAnsi="Arial" w:cs="Arial"/>
          <w:color w:val="000000" w:themeColor="text1"/>
          <w:sz w:val="22"/>
          <w:szCs w:val="24"/>
          <w:vertAlign w:val="subscript"/>
        </w:rPr>
        <w:t>2</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67C2328B" w14:textId="77777777" w:rsidR="00173098" w:rsidRDefault="00173098" w:rsidP="00173098">
      <w:pPr>
        <w:spacing w:line="360" w:lineRule="auto"/>
        <w:rPr>
          <w:rFonts w:ascii="Arial" w:hAnsi="Arial" w:cs="Arial"/>
          <w:color w:val="000000" w:themeColor="text1"/>
          <w:sz w:val="22"/>
          <w:szCs w:val="24"/>
        </w:rPr>
      </w:pPr>
    </w:p>
    <w:p w14:paraId="2019E321" w14:textId="77777777" w:rsidR="00173098" w:rsidRPr="00450D09" w:rsidRDefault="00173098" w:rsidP="00173098">
      <w:pPr>
        <w:spacing w:line="360" w:lineRule="auto"/>
        <w:rPr>
          <w:rFonts w:ascii="Arial" w:hAnsi="Arial" w:cs="Arial"/>
          <w:color w:val="000000" w:themeColor="text1"/>
          <w:sz w:val="22"/>
          <w:szCs w:val="24"/>
        </w:rPr>
      </w:pPr>
    </w:p>
    <w:p w14:paraId="1C2B1A4B" w14:textId="77777777" w:rsidR="00173098" w:rsidRDefault="00173098" w:rsidP="00173098">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3C9C76A7" w14:textId="77777777" w:rsidR="00173098" w:rsidRDefault="00173098" w:rsidP="00173098">
      <w:pPr>
        <w:spacing w:line="360" w:lineRule="auto"/>
        <w:rPr>
          <w:rFonts w:ascii="Arial" w:hAnsi="Arial" w:cs="Arial"/>
          <w:b/>
          <w:sz w:val="22"/>
          <w:szCs w:val="24"/>
        </w:rPr>
      </w:pPr>
    </w:p>
    <w:p w14:paraId="5980C27A"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3BB1AC0B" w14:textId="77777777" w:rsidR="00173098" w:rsidRPr="00450D09" w:rsidRDefault="00173098" w:rsidP="00173098">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it is implied that neither transition is visible directly following EUA.</w:t>
      </w:r>
    </w:p>
    <w:p w14:paraId="2A220727" w14:textId="77777777" w:rsidR="00173098" w:rsidRDefault="00173098" w:rsidP="00173098">
      <w:pPr>
        <w:spacing w:line="360" w:lineRule="auto"/>
        <w:rPr>
          <w:rFonts w:ascii="Arial" w:hAnsi="Arial" w:cs="Arial"/>
          <w:b/>
          <w:sz w:val="22"/>
          <w:szCs w:val="22"/>
        </w:rPr>
      </w:pPr>
    </w:p>
    <w:p w14:paraId="76791EE2" w14:textId="77777777" w:rsidR="00173098" w:rsidRDefault="00173098" w:rsidP="00173098">
      <w:pPr>
        <w:spacing w:line="360" w:lineRule="auto"/>
        <w:rPr>
          <w:rFonts w:ascii="Arial" w:hAnsi="Arial" w:cs="Arial"/>
          <w:b/>
          <w:sz w:val="24"/>
          <w:szCs w:val="24"/>
        </w:rPr>
      </w:pPr>
      <w:r>
        <w:rPr>
          <w:rFonts w:ascii="Arial" w:hAnsi="Arial" w:cs="Arial"/>
          <w:b/>
          <w:sz w:val="24"/>
          <w:szCs w:val="24"/>
        </w:rPr>
        <w:t>3.3 Time lag on LUC visibility following SPE events</w:t>
      </w:r>
    </w:p>
    <w:p w14:paraId="1FA2BB64" w14:textId="77777777" w:rsidR="00173098" w:rsidRDefault="00173098" w:rsidP="00173098">
      <w:pPr>
        <w:spacing w:line="360" w:lineRule="auto"/>
        <w:rPr>
          <w:rFonts w:ascii="Arial" w:hAnsi="Arial" w:cs="Arial"/>
          <w:b/>
          <w:sz w:val="22"/>
          <w:szCs w:val="24"/>
        </w:rPr>
      </w:pPr>
    </w:p>
    <w:p w14:paraId="40FBA566"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UC </w:t>
      </w:r>
    </w:p>
    <w:p w14:paraId="11050B21" w14:textId="77777777" w:rsidR="00173098" w:rsidRDefault="00173098" w:rsidP="00173098">
      <w:pPr>
        <w:spacing w:line="360" w:lineRule="auto"/>
        <w:rPr>
          <w:rFonts w:ascii="Arial" w:hAnsi="Arial" w:cs="Arial"/>
          <w:b/>
          <w:sz w:val="22"/>
          <w:szCs w:val="22"/>
        </w:rPr>
      </w:pPr>
    </w:p>
    <w:p w14:paraId="0988B8FF"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A </w:t>
      </w:r>
    </w:p>
    <w:p w14:paraId="5D2DD777" w14:textId="77777777" w:rsidR="00173098" w:rsidRDefault="00173098" w:rsidP="00173098">
      <w:pPr>
        <w:spacing w:line="360" w:lineRule="auto"/>
        <w:rPr>
          <w:rFonts w:ascii="Arial" w:hAnsi="Arial" w:cs="Arial"/>
          <w:b/>
          <w:sz w:val="22"/>
          <w:szCs w:val="22"/>
        </w:rPr>
      </w:pPr>
    </w:p>
    <w:p w14:paraId="42AFDF59" w14:textId="77777777" w:rsidR="00173098" w:rsidRDefault="00173098" w:rsidP="00173098">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 xml:space="preserve">3.3 Breakpoints  </w:t>
      </w:r>
    </w:p>
    <w:p w14:paraId="7018417B" w14:textId="77777777" w:rsidR="00173098" w:rsidRDefault="00173098" w:rsidP="00173098">
      <w:pPr>
        <w:spacing w:line="360" w:lineRule="auto"/>
        <w:rPr>
          <w:rFonts w:ascii="Arial" w:hAnsi="Arial" w:cs="Arial"/>
          <w:b/>
          <w:sz w:val="22"/>
          <w:szCs w:val="22"/>
        </w:rPr>
      </w:pPr>
    </w:p>
    <w:p w14:paraId="6D94F7F4" w14:textId="77777777" w:rsidR="00173098" w:rsidRDefault="00173098" w:rsidP="00173098">
      <w:pPr>
        <w:spacing w:line="360" w:lineRule="auto"/>
        <w:rPr>
          <w:rFonts w:ascii="Arial" w:hAnsi="Arial" w:cs="Arial"/>
          <w:b/>
          <w:sz w:val="22"/>
          <w:szCs w:val="22"/>
        </w:rPr>
      </w:pPr>
    </w:p>
    <w:p w14:paraId="06F9379E" w14:textId="77777777" w:rsidR="00173098" w:rsidRDefault="00173098" w:rsidP="00173098">
      <w:pPr>
        <w:spacing w:line="360" w:lineRule="auto"/>
        <w:rPr>
          <w:rFonts w:ascii="Arial" w:hAnsi="Arial" w:cs="Arial"/>
          <w:b/>
          <w:sz w:val="22"/>
          <w:szCs w:val="22"/>
        </w:rPr>
      </w:pPr>
    </w:p>
    <w:p w14:paraId="21D75223" w14:textId="77777777" w:rsidR="00173098" w:rsidRDefault="00173098" w:rsidP="00173098">
      <w:pPr>
        <w:spacing w:line="360" w:lineRule="auto"/>
        <w:rPr>
          <w:rFonts w:ascii="Arial" w:hAnsi="Arial" w:cs="Arial"/>
          <w:b/>
          <w:sz w:val="22"/>
          <w:szCs w:val="22"/>
        </w:rPr>
      </w:pPr>
    </w:p>
    <w:p w14:paraId="5C76C2DC" w14:textId="77777777" w:rsidR="00173098" w:rsidRDefault="00173098" w:rsidP="00173098">
      <w:pPr>
        <w:spacing w:line="360" w:lineRule="auto"/>
        <w:rPr>
          <w:rFonts w:ascii="Arial" w:hAnsi="Arial" w:cs="Arial"/>
          <w:b/>
          <w:sz w:val="24"/>
          <w:szCs w:val="24"/>
        </w:rPr>
      </w:pPr>
    </w:p>
    <w:p w14:paraId="531E49F6" w14:textId="77777777" w:rsidR="00173098" w:rsidRDefault="00173098" w:rsidP="00173098">
      <w:pPr>
        <w:spacing w:line="360" w:lineRule="auto"/>
        <w:rPr>
          <w:rFonts w:ascii="Arial" w:hAnsi="Arial" w:cs="Arial"/>
          <w:b/>
          <w:sz w:val="24"/>
          <w:szCs w:val="24"/>
        </w:rPr>
      </w:pPr>
    </w:p>
    <w:p w14:paraId="4C084C9D" w14:textId="77777777" w:rsidR="00173098" w:rsidRPr="00C85B73" w:rsidRDefault="00173098" w:rsidP="00173098">
      <w:pPr>
        <w:spacing w:line="360" w:lineRule="auto"/>
        <w:rPr>
          <w:rFonts w:ascii="Arial" w:hAnsi="Arial" w:cs="Arial"/>
          <w:sz w:val="24"/>
          <w:szCs w:val="24"/>
        </w:rPr>
      </w:pPr>
    </w:p>
    <w:p w14:paraId="7570129A" w14:textId="77777777" w:rsidR="00173098" w:rsidRDefault="00173098" w:rsidP="00173098">
      <w:pPr>
        <w:rPr>
          <w:rFonts w:ascii="Arial" w:hAnsi="Arial" w:cs="Arial"/>
          <w:b/>
          <w:sz w:val="22"/>
          <w:szCs w:val="22"/>
        </w:rPr>
      </w:pPr>
    </w:p>
    <w:p w14:paraId="6786898A" w14:textId="77777777" w:rsidR="00173098" w:rsidRPr="00450D09" w:rsidRDefault="00173098" w:rsidP="00173098">
      <w:pPr>
        <w:rPr>
          <w:rFonts w:ascii="Arial" w:hAnsi="Arial" w:cs="Arial"/>
          <w:b/>
          <w:sz w:val="28"/>
          <w:szCs w:val="28"/>
        </w:rPr>
      </w:pPr>
      <w:r w:rsidRPr="00450D09">
        <w:rPr>
          <w:rFonts w:ascii="Arial" w:hAnsi="Arial" w:cs="Arial"/>
          <w:b/>
          <w:sz w:val="28"/>
          <w:szCs w:val="28"/>
        </w:rPr>
        <w:t>References</w:t>
      </w:r>
    </w:p>
    <w:p w14:paraId="7F9EEF54" w14:textId="77777777" w:rsidR="006A6B2F" w:rsidRDefault="006A6B2F"/>
    <w:sectPr w:rsidR="006A6B2F"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0:42:00Z" w:initials="RI">
    <w:p w14:paraId="2EA45688" w14:textId="77777777" w:rsidR="00173098" w:rsidRDefault="00173098" w:rsidP="00173098">
      <w:pPr>
        <w:pStyle w:val="CommentText"/>
      </w:pPr>
      <w:r>
        <w:rPr>
          <w:rStyle w:val="CommentReference"/>
        </w:rPr>
        <w:annotationRef/>
      </w:r>
      <w:r>
        <w:t>Note about why I’m not including alternate hypotheses</w:t>
      </w:r>
    </w:p>
    <w:p w14:paraId="71986430" w14:textId="77777777" w:rsidR="00173098" w:rsidRDefault="00173098" w:rsidP="00173098">
      <w:pPr>
        <w:pStyle w:val="CommentText"/>
      </w:pPr>
      <w:r>
        <w:t xml:space="preserve">Considering splitting up for land type? </w:t>
      </w:r>
    </w:p>
  </w:comment>
  <w:comment w:id="2" w:author="RICH Izzy" w:date="2019-04-12T18:37:00Z" w:initials="RI">
    <w:p w14:paraId="710CA8CC" w14:textId="77777777" w:rsidR="00173098" w:rsidRDefault="00173098" w:rsidP="00173098">
      <w:pPr>
        <w:pStyle w:val="CommentText"/>
      </w:pPr>
      <w:r>
        <w:rPr>
          <w:rStyle w:val="CommentReference"/>
        </w:rPr>
        <w:annotationRef/>
      </w:r>
      <w:r>
        <w:t>Add more specific aim</w:t>
      </w:r>
    </w:p>
  </w:comment>
  <w:comment w:id="5" w:author="RICH Izzy" w:date="2019-04-14T16:49:00Z" w:initials="RI">
    <w:p w14:paraId="0DB48735" w14:textId="77777777" w:rsidR="00173098" w:rsidRDefault="00173098" w:rsidP="00173098">
      <w:pPr>
        <w:pStyle w:val="CommentText"/>
      </w:pPr>
      <w:r>
        <w:rPr>
          <w:rStyle w:val="CommentReference"/>
        </w:rPr>
        <w:annotationRef/>
      </w:r>
      <w:r>
        <w:t xml:space="preserve">Link code to each section and input in subheading </w:t>
      </w:r>
    </w:p>
  </w:comment>
  <w:comment w:id="4" w:author="RICH Izzy" w:date="2019-04-14T11:50:00Z" w:initials="RI">
    <w:p w14:paraId="61B3C1B6" w14:textId="77777777" w:rsidR="00173098" w:rsidRDefault="00173098" w:rsidP="00173098">
      <w:pPr>
        <w:pStyle w:val="CommentText"/>
      </w:pPr>
      <w:r>
        <w:rPr>
          <w:rStyle w:val="CommentReference"/>
        </w:rPr>
        <w:annotationRef/>
      </w:r>
      <w:r>
        <w:t>Input output figure for each section?</w:t>
      </w:r>
    </w:p>
  </w:comment>
  <w:comment w:id="3" w:author="RICH Izzy" w:date="2019-04-13T12:19:00Z" w:initials="RI">
    <w:p w14:paraId="481B4B91" w14:textId="77777777" w:rsidR="00173098" w:rsidRDefault="00173098" w:rsidP="00173098">
      <w:pPr>
        <w:pStyle w:val="CommentText"/>
      </w:pPr>
      <w:r>
        <w:rPr>
          <w:rStyle w:val="CommentReference"/>
        </w:rPr>
        <w:annotationRef/>
      </w:r>
      <w:r>
        <w:t>Add a study site section</w:t>
      </w:r>
    </w:p>
  </w:comment>
  <w:comment w:id="6" w:author="RICH Izzy" w:date="2019-04-13T12:01:00Z" w:initials="RI">
    <w:p w14:paraId="5A2EDB75" w14:textId="77777777" w:rsidR="00173098" w:rsidRDefault="00173098" w:rsidP="00173098">
      <w:pPr>
        <w:pStyle w:val="CommentText"/>
      </w:pPr>
      <w:r>
        <w:rPr>
          <w:rStyle w:val="CommentReference"/>
        </w:rPr>
        <w:annotationRef/>
      </w:r>
      <w:r>
        <w:t>Justify why these years</w:t>
      </w:r>
    </w:p>
  </w:comment>
  <w:comment w:id="7" w:author="RICH Izzy" w:date="2019-04-14T17:11:00Z" w:initials="RI">
    <w:p w14:paraId="52A5F2EA" w14:textId="77777777" w:rsidR="00173098" w:rsidRDefault="00173098" w:rsidP="00173098">
      <w:pPr>
        <w:pStyle w:val="CommentText"/>
      </w:pPr>
      <w:r>
        <w:rPr>
          <w:rStyle w:val="CommentReference"/>
        </w:rPr>
        <w:annotationRef/>
      </w:r>
      <w:r>
        <w:t>Add map</w:t>
      </w:r>
    </w:p>
  </w:comment>
  <w:comment w:id="8" w:author="RICH Izzy" w:date="2019-04-13T15:51:00Z" w:initials="RI">
    <w:p w14:paraId="4364EBED" w14:textId="77777777" w:rsidR="00173098" w:rsidRDefault="00173098" w:rsidP="00173098">
      <w:pPr>
        <w:pStyle w:val="CommentText"/>
      </w:pPr>
      <w:r>
        <w:rPr>
          <w:rStyle w:val="CommentReference"/>
        </w:rPr>
        <w:annotationRef/>
      </w:r>
      <w:r>
        <w:t xml:space="preserve">Put comprehensive list in appendix </w:t>
      </w:r>
    </w:p>
  </w:comment>
  <w:comment w:id="9" w:author="RICH Izzy" w:date="2019-04-12T10:50:00Z" w:initials="RI">
    <w:p w14:paraId="11BBB2AD" w14:textId="77777777" w:rsidR="00173098" w:rsidRDefault="00173098" w:rsidP="00173098">
      <w:pPr>
        <w:pStyle w:val="CommentText"/>
      </w:pPr>
      <w:r>
        <w:rPr>
          <w:rStyle w:val="CommentReference"/>
        </w:rPr>
        <w:annotationRef/>
      </w:r>
      <w:r>
        <w:t xml:space="preserve">May need to define depending on what is said in intro </w:t>
      </w:r>
    </w:p>
  </w:comment>
  <w:comment w:id="10" w:author="RICH Izzy" w:date="2019-04-12T13:27:00Z" w:initials="RI">
    <w:p w14:paraId="68C24693" w14:textId="77777777" w:rsidR="00173098" w:rsidRDefault="00173098" w:rsidP="00173098">
      <w:pPr>
        <w:pStyle w:val="CommentText"/>
      </w:pPr>
      <w:r>
        <w:rPr>
          <w:rStyle w:val="CommentReference"/>
        </w:rPr>
        <w:annotationRef/>
      </w:r>
      <w:r>
        <w:t>Comparison in appendix?</w:t>
      </w:r>
    </w:p>
  </w:comment>
  <w:comment w:id="11" w:author="RICH Izzy" w:date="2019-04-12T15:15:00Z" w:initials="RI">
    <w:p w14:paraId="7D67D5BD" w14:textId="77777777" w:rsidR="00173098" w:rsidRDefault="00173098" w:rsidP="00173098">
      <w:pPr>
        <w:pStyle w:val="CommentText"/>
      </w:pPr>
      <w:r>
        <w:rPr>
          <w:rStyle w:val="CommentReference"/>
        </w:rPr>
        <w:annotationRef/>
      </w:r>
      <w:r>
        <w:t xml:space="preserve">Do I need a source for this? </w:t>
      </w:r>
    </w:p>
  </w:comment>
  <w:comment w:id="12" w:author="RICH Izzy" w:date="2019-04-13T11:41:00Z" w:initials="RI">
    <w:p w14:paraId="137FBB22" w14:textId="77777777" w:rsidR="00173098" w:rsidRDefault="00173098" w:rsidP="00173098">
      <w:pPr>
        <w:pStyle w:val="CommentText"/>
      </w:pPr>
      <w:r>
        <w:rPr>
          <w:rStyle w:val="CommentReference"/>
        </w:rPr>
        <w:annotationRef/>
      </w:r>
      <w:r>
        <w:t>Should I make this image in GEE?</w:t>
      </w:r>
    </w:p>
  </w:comment>
  <w:comment w:id="13" w:author="RICH Izzy" w:date="2019-04-13T15:50:00Z" w:initials="RI">
    <w:p w14:paraId="263ACA6A" w14:textId="77777777" w:rsidR="00173098" w:rsidRDefault="00173098" w:rsidP="00173098">
      <w:pPr>
        <w:pStyle w:val="CommentText"/>
      </w:pPr>
      <w:r>
        <w:rPr>
          <w:rStyle w:val="CommentReference"/>
        </w:rPr>
        <w:annotationRef/>
      </w:r>
      <w:r>
        <w:t xml:space="preserve">Put image in Apendix </w:t>
      </w:r>
    </w:p>
  </w:comment>
  <w:comment w:id="14" w:author="RICH Izzy" w:date="2019-04-14T11:44:00Z" w:initials="RI">
    <w:p w14:paraId="38740DCA" w14:textId="77777777" w:rsidR="00173098" w:rsidRDefault="00173098" w:rsidP="00173098">
      <w:pPr>
        <w:pStyle w:val="CommentText"/>
      </w:pPr>
      <w:r>
        <w:rPr>
          <w:rStyle w:val="CommentReference"/>
        </w:rPr>
        <w:annotationRef/>
      </w:r>
      <w:r>
        <w:t xml:space="preserve">Maybe change to be about intensive land if focusing on that </w:t>
      </w:r>
    </w:p>
  </w:comment>
  <w:comment w:id="15" w:author="RICH Izzy" w:date="2019-04-14T12:09:00Z" w:initials="RI">
    <w:p w14:paraId="1205ABEB" w14:textId="77777777" w:rsidR="00173098" w:rsidRDefault="00173098" w:rsidP="00173098">
      <w:pPr>
        <w:pStyle w:val="CommentText"/>
      </w:pPr>
      <w:r>
        <w:rPr>
          <w:rStyle w:val="CommentReference"/>
        </w:rPr>
        <w:annotationRef/>
      </w:r>
      <w:r>
        <w:t>Image with bigger grid too</w:t>
      </w:r>
    </w:p>
  </w:comment>
  <w:comment w:id="16" w:author="RICH Izzy" w:date="2019-04-14T14:21:00Z" w:initials="RI">
    <w:p w14:paraId="7EA11E86" w14:textId="77777777" w:rsidR="00173098" w:rsidRDefault="00173098" w:rsidP="00173098">
      <w:pPr>
        <w:pStyle w:val="CommentText"/>
      </w:pPr>
      <w:r>
        <w:rPr>
          <w:rStyle w:val="CommentReference"/>
        </w:rPr>
        <w:annotationRef/>
      </w:r>
      <w:r>
        <w:t xml:space="preserve">Do I need a source for this </w:t>
      </w:r>
    </w:p>
  </w:comment>
  <w:comment w:id="17" w:author="RICH Izzy" w:date="2019-04-14T15:23:00Z" w:initials="RI">
    <w:p w14:paraId="205BA73A" w14:textId="77777777" w:rsidR="00173098" w:rsidRDefault="00173098" w:rsidP="00173098">
      <w:pPr>
        <w:pStyle w:val="CommentText"/>
      </w:pPr>
      <w:r>
        <w:rPr>
          <w:rStyle w:val="CommentReference"/>
        </w:rPr>
        <w:annotationRef/>
      </w:r>
      <w:r>
        <w:t>Add image here or i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986430" w15:done="0"/>
  <w15:commentEx w15:paraId="710CA8CC" w15:done="0"/>
  <w15:commentEx w15:paraId="0DB48735" w15:done="0"/>
  <w15:commentEx w15:paraId="61B3C1B6" w15:done="0"/>
  <w15:commentEx w15:paraId="481B4B91" w15:done="0"/>
  <w15:commentEx w15:paraId="5A2EDB75" w15:done="0"/>
  <w15:commentEx w15:paraId="52A5F2EA" w15:done="0"/>
  <w15:commentEx w15:paraId="4364EBED" w15:done="0"/>
  <w15:commentEx w15:paraId="11BBB2AD" w15:done="0"/>
  <w15:commentEx w15:paraId="68C24693" w15:done="0"/>
  <w15:commentEx w15:paraId="7D67D5BD" w15:done="0"/>
  <w15:commentEx w15:paraId="137FBB22" w15:done="0"/>
  <w15:commentEx w15:paraId="263ACA6A" w15:done="0"/>
  <w15:commentEx w15:paraId="38740DCA" w15:done="0"/>
  <w15:commentEx w15:paraId="1205ABEB" w15:done="0"/>
  <w15:commentEx w15:paraId="7EA11E86" w15:done="0"/>
  <w15:commentEx w15:paraId="205BA7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986430" w16cid:durableId="2061819E"/>
  <w16cid:commentId w16cid:paraId="710CA8CC" w16cid:durableId="205B5980"/>
  <w16cid:commentId w16cid:paraId="0DB48735" w16cid:durableId="205DE321"/>
  <w16cid:commentId w16cid:paraId="61B3C1B6" w16cid:durableId="205D9D09"/>
  <w16cid:commentId w16cid:paraId="481B4B91" w16cid:durableId="205C5254"/>
  <w16cid:commentId w16cid:paraId="5A2EDB75" w16cid:durableId="205C4E07"/>
  <w16cid:commentId w16cid:paraId="52A5F2EA" w16cid:durableId="205DE826"/>
  <w16cid:commentId w16cid:paraId="4364EBED" w16cid:durableId="205C840B"/>
  <w16cid:commentId w16cid:paraId="11BBB2AD" w16cid:durableId="205AEBE1"/>
  <w16cid:commentId w16cid:paraId="68C24693" w16cid:durableId="205B10CE"/>
  <w16cid:commentId w16cid:paraId="7D67D5BD" w16cid:durableId="205B2A27"/>
  <w16cid:commentId w16cid:paraId="137FBB22" w16cid:durableId="205C4987"/>
  <w16cid:commentId w16cid:paraId="263ACA6A" w16cid:durableId="205CA785"/>
  <w16cid:commentId w16cid:paraId="38740DCA" w16cid:durableId="205D9BBB"/>
  <w16cid:commentId w16cid:paraId="1205ABEB" w16cid:durableId="205DA16E"/>
  <w16cid:commentId w16cid:paraId="7EA11E86" w16cid:durableId="205DC070"/>
  <w16cid:commentId w16cid:paraId="205BA73A" w16cid:durableId="205DC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566F3" w14:textId="77777777" w:rsidR="009428EC" w:rsidRDefault="009428EC">
      <w:r>
        <w:separator/>
      </w:r>
    </w:p>
  </w:endnote>
  <w:endnote w:type="continuationSeparator" w:id="0">
    <w:p w14:paraId="07628006" w14:textId="77777777" w:rsidR="009428EC" w:rsidRDefault="009428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9428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9428EC" w:rsidP="00D638D5">
    <w:pPr>
      <w:pStyle w:val="Footer"/>
      <w:framePr w:wrap="none" w:vAnchor="text" w:hAnchor="margin" w:xAlign="center" w:y="1"/>
      <w:rPr>
        <w:rStyle w:val="PageNumber"/>
      </w:rPr>
    </w:pPr>
  </w:p>
  <w:p w14:paraId="12F202B2" w14:textId="77777777" w:rsidR="002163D1" w:rsidRDefault="009428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35AAA" w14:textId="77777777" w:rsidR="009428EC" w:rsidRDefault="009428EC">
      <w:r>
        <w:separator/>
      </w:r>
    </w:p>
  </w:footnote>
  <w:footnote w:type="continuationSeparator" w:id="0">
    <w:p w14:paraId="77FD9EAE" w14:textId="77777777" w:rsidR="009428EC" w:rsidRDefault="009428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9428EC">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2"/>
  </w:num>
  <w:num w:numId="6">
    <w:abstractNumId w:val="7"/>
  </w:num>
  <w:num w:numId="7">
    <w:abstractNumId w:val="10"/>
  </w:num>
  <w:num w:numId="8">
    <w:abstractNumId w:val="13"/>
  </w:num>
  <w:num w:numId="9">
    <w:abstractNumId w:val="16"/>
  </w:num>
  <w:num w:numId="10">
    <w:abstractNumId w:val="11"/>
  </w:num>
  <w:num w:numId="11">
    <w:abstractNumId w:val="0"/>
  </w:num>
  <w:num w:numId="12">
    <w:abstractNumId w:val="1"/>
  </w:num>
  <w:num w:numId="13">
    <w:abstractNumId w:val="8"/>
  </w:num>
  <w:num w:numId="14">
    <w:abstractNumId w:val="5"/>
  </w:num>
  <w:num w:numId="15">
    <w:abstractNumId w:val="9"/>
  </w:num>
  <w:num w:numId="16">
    <w:abstractNumId w:val="4"/>
  </w:num>
  <w:num w:numId="1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558A4"/>
    <w:rsid w:val="00173098"/>
    <w:rsid w:val="001732F2"/>
    <w:rsid w:val="00300A6D"/>
    <w:rsid w:val="00392871"/>
    <w:rsid w:val="003D38F9"/>
    <w:rsid w:val="00653861"/>
    <w:rsid w:val="006A6B2F"/>
    <w:rsid w:val="006B4D65"/>
    <w:rsid w:val="0091286D"/>
    <w:rsid w:val="009428EC"/>
    <w:rsid w:val="00DD4C42"/>
    <w:rsid w:val="00EB5A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0</Pages>
  <Words>15434</Words>
  <Characters>82423</Characters>
  <Application>Microsoft Office Word</Application>
  <DocSecurity>0</DocSecurity>
  <Lines>1717</Lines>
  <Paragraphs>442</Paragraphs>
  <ScaleCrop>false</ScaleCrop>
  <Company/>
  <LinksUpToDate>false</LinksUpToDate>
  <CharactersWithSpaces>9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4</cp:revision>
  <dcterms:created xsi:type="dcterms:W3CDTF">2019-04-15T21:33:00Z</dcterms:created>
  <dcterms:modified xsi:type="dcterms:W3CDTF">2019-04-17T12:18:00Z</dcterms:modified>
</cp:coreProperties>
</file>